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7E9AA01" w14:textId="55C7A1F7" w:rsidR="006A5EF3" w:rsidRDefault="008B4DC7" w:rsidP="006A5EF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upplementary</w:t>
      </w:r>
      <w:r w:rsidR="00CC5615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095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E92704">
        <w:rPr>
          <w:rFonts w:ascii="Times New Roman" w:hAnsi="Times New Roman" w:cs="Times New Roman"/>
          <w:sz w:val="24"/>
          <w:szCs w:val="24"/>
          <w:lang w:val="en-US"/>
        </w:rPr>
        <w:t xml:space="preserve"> List of all hantavirus sequences</w:t>
      </w:r>
      <w:r w:rsidR="006D30D6">
        <w:rPr>
          <w:rFonts w:ascii="Times New Roman" w:hAnsi="Times New Roman" w:cs="Times New Roman"/>
          <w:sz w:val="24"/>
          <w:szCs w:val="24"/>
          <w:lang w:val="en-US"/>
        </w:rPr>
        <w:t xml:space="preserve"> generated during this study</w:t>
      </w:r>
      <w:r w:rsidR="00E927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A5EF3" w:rsidRPr="006A5E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171"/>
        <w:gridCol w:w="1234"/>
        <w:gridCol w:w="1134"/>
        <w:gridCol w:w="728"/>
        <w:gridCol w:w="1094"/>
        <w:gridCol w:w="1273"/>
        <w:gridCol w:w="2428"/>
      </w:tblGrid>
      <w:tr w:rsidR="006A5EF3" w:rsidRPr="00E92704" w14:paraId="3DD7B5D1" w14:textId="77777777" w:rsidTr="00BA3254">
        <w:tc>
          <w:tcPr>
            <w:tcW w:w="1171" w:type="dxa"/>
          </w:tcPr>
          <w:p w14:paraId="2A2BA7C1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mple ID</w:t>
            </w:r>
          </w:p>
        </w:tc>
        <w:tc>
          <w:tcPr>
            <w:tcW w:w="1234" w:type="dxa"/>
          </w:tcPr>
          <w:p w14:paraId="67CF6436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1134" w:type="dxa"/>
          </w:tcPr>
          <w:p w14:paraId="1A44684D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e captured</w:t>
            </w:r>
          </w:p>
        </w:tc>
        <w:tc>
          <w:tcPr>
            <w:tcW w:w="728" w:type="dxa"/>
          </w:tcPr>
          <w:p w14:paraId="4D620F0A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rea</w:t>
            </w:r>
          </w:p>
        </w:tc>
        <w:tc>
          <w:tcPr>
            <w:tcW w:w="1094" w:type="dxa"/>
          </w:tcPr>
          <w:p w14:paraId="45E7CDE5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ntavirus</w:t>
            </w:r>
          </w:p>
        </w:tc>
        <w:tc>
          <w:tcPr>
            <w:tcW w:w="1273" w:type="dxa"/>
          </w:tcPr>
          <w:p w14:paraId="68D2AD2B" w14:textId="6EB5E908" w:rsidR="006A5EF3" w:rsidRPr="00580956" w:rsidRDefault="001664E6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ccession number </w:t>
            </w:r>
          </w:p>
        </w:tc>
        <w:tc>
          <w:tcPr>
            <w:tcW w:w="2428" w:type="dxa"/>
          </w:tcPr>
          <w:p w14:paraId="754A48CC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quence identical to</w:t>
            </w:r>
          </w:p>
        </w:tc>
      </w:tr>
      <w:tr w:rsidR="00007B0D" w:rsidRPr="00E92704" w14:paraId="7729DDC6" w14:textId="77777777" w:rsidTr="00BA3254">
        <w:tc>
          <w:tcPr>
            <w:tcW w:w="1171" w:type="dxa"/>
          </w:tcPr>
          <w:p w14:paraId="74B48B30" w14:textId="3C02FDD5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137</w:t>
            </w:r>
          </w:p>
        </w:tc>
        <w:tc>
          <w:tcPr>
            <w:tcW w:w="1234" w:type="dxa"/>
          </w:tcPr>
          <w:p w14:paraId="4D4CB9A1" w14:textId="59D0AE24" w:rsidR="00007B0D" w:rsidRPr="00580956" w:rsidRDefault="00007B0D" w:rsidP="00007B0D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137A45CF" w14:textId="35B58C25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0.08.2017</w:t>
            </w:r>
          </w:p>
        </w:tc>
        <w:tc>
          <w:tcPr>
            <w:tcW w:w="728" w:type="dxa"/>
          </w:tcPr>
          <w:p w14:paraId="54D4D464" w14:textId="10CE44F5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E1</w:t>
            </w:r>
          </w:p>
        </w:tc>
        <w:tc>
          <w:tcPr>
            <w:tcW w:w="1094" w:type="dxa"/>
          </w:tcPr>
          <w:p w14:paraId="03E4D108" w14:textId="5438127D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C33C511" w14:textId="062A3B0D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4</w:t>
            </w:r>
          </w:p>
        </w:tc>
        <w:tc>
          <w:tcPr>
            <w:tcW w:w="2428" w:type="dxa"/>
          </w:tcPr>
          <w:p w14:paraId="691C20F9" w14:textId="77777777" w:rsidR="00007B0D" w:rsidRPr="00580956" w:rsidRDefault="00007B0D" w:rsidP="00007B0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795A33" w:rsidRPr="00E92704" w14:paraId="623E523E" w14:textId="77777777" w:rsidTr="00BA3254">
        <w:tc>
          <w:tcPr>
            <w:tcW w:w="1171" w:type="dxa"/>
          </w:tcPr>
          <w:p w14:paraId="1C2DF5A9" w14:textId="52BE0A5D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036</w:t>
            </w:r>
          </w:p>
        </w:tc>
        <w:tc>
          <w:tcPr>
            <w:tcW w:w="1234" w:type="dxa"/>
          </w:tcPr>
          <w:p w14:paraId="2A360A45" w14:textId="5FA07DD5" w:rsidR="00795A33" w:rsidRPr="00580956" w:rsidRDefault="00795A33" w:rsidP="00795A3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634C38B" w14:textId="2B082B5F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3.10.2017</w:t>
            </w:r>
          </w:p>
        </w:tc>
        <w:tc>
          <w:tcPr>
            <w:tcW w:w="728" w:type="dxa"/>
          </w:tcPr>
          <w:p w14:paraId="613E9A77" w14:textId="7374B0ED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E4</w:t>
            </w:r>
          </w:p>
        </w:tc>
        <w:tc>
          <w:tcPr>
            <w:tcW w:w="1094" w:type="dxa"/>
          </w:tcPr>
          <w:p w14:paraId="39B8A185" w14:textId="5EB476FF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B19406F" w14:textId="4C45FB10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0</w:t>
            </w:r>
          </w:p>
        </w:tc>
        <w:tc>
          <w:tcPr>
            <w:tcW w:w="2428" w:type="dxa"/>
          </w:tcPr>
          <w:p w14:paraId="12C9C95B" w14:textId="33BD7A44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T276742</w:t>
            </w:r>
          </w:p>
        </w:tc>
      </w:tr>
      <w:tr w:rsidR="00795A33" w:rsidRPr="00E92704" w14:paraId="711F9EA7" w14:textId="77777777" w:rsidTr="00BA3254">
        <w:tc>
          <w:tcPr>
            <w:tcW w:w="1171" w:type="dxa"/>
          </w:tcPr>
          <w:p w14:paraId="0BE5F87B" w14:textId="07085A4C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039</w:t>
            </w:r>
          </w:p>
        </w:tc>
        <w:tc>
          <w:tcPr>
            <w:tcW w:w="1234" w:type="dxa"/>
          </w:tcPr>
          <w:p w14:paraId="107A4600" w14:textId="667CD60C" w:rsidR="00795A33" w:rsidRPr="00580956" w:rsidRDefault="00795A33" w:rsidP="00795A3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DDC3422" w14:textId="5E2C6C4A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43C8D6CA" w14:textId="69433C3B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E4</w:t>
            </w:r>
          </w:p>
        </w:tc>
        <w:tc>
          <w:tcPr>
            <w:tcW w:w="1094" w:type="dxa"/>
          </w:tcPr>
          <w:p w14:paraId="0AE4E671" w14:textId="536A8C1C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0A69357A" w14:textId="398DDE7F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1</w:t>
            </w:r>
          </w:p>
        </w:tc>
        <w:tc>
          <w:tcPr>
            <w:tcW w:w="2428" w:type="dxa"/>
          </w:tcPr>
          <w:p w14:paraId="0135342F" w14:textId="77777777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795A33" w:rsidRPr="00E92704" w14:paraId="71B8E166" w14:textId="77777777" w:rsidTr="00BA3254">
        <w:tc>
          <w:tcPr>
            <w:tcW w:w="1171" w:type="dxa"/>
          </w:tcPr>
          <w:p w14:paraId="6516539E" w14:textId="129D7D30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043</w:t>
            </w:r>
          </w:p>
        </w:tc>
        <w:tc>
          <w:tcPr>
            <w:tcW w:w="1234" w:type="dxa"/>
          </w:tcPr>
          <w:p w14:paraId="2492CFCF" w14:textId="3ED8661E" w:rsidR="00795A33" w:rsidRPr="00580956" w:rsidRDefault="00795A33" w:rsidP="00795A3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2F3AF1E5" w14:textId="0ED251E9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5.10.2017</w:t>
            </w:r>
          </w:p>
        </w:tc>
        <w:tc>
          <w:tcPr>
            <w:tcW w:w="728" w:type="dxa"/>
          </w:tcPr>
          <w:p w14:paraId="035EB2CA" w14:textId="359D1649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E4</w:t>
            </w:r>
          </w:p>
        </w:tc>
        <w:tc>
          <w:tcPr>
            <w:tcW w:w="1094" w:type="dxa"/>
          </w:tcPr>
          <w:p w14:paraId="62FDA5A1" w14:textId="666CC2A9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37C7FECF" w14:textId="7574CCEB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2</w:t>
            </w:r>
          </w:p>
        </w:tc>
        <w:tc>
          <w:tcPr>
            <w:tcW w:w="2428" w:type="dxa"/>
          </w:tcPr>
          <w:p w14:paraId="0E872591" w14:textId="1CE6596C" w:rsidR="00795A33" w:rsidRPr="00580956" w:rsidRDefault="00795A33" w:rsidP="00795A3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0</w:t>
            </w:r>
          </w:p>
        </w:tc>
      </w:tr>
      <w:tr w:rsidR="00D0148A" w:rsidRPr="00E92704" w14:paraId="272AB928" w14:textId="77777777" w:rsidTr="00BA3254">
        <w:tc>
          <w:tcPr>
            <w:tcW w:w="1171" w:type="dxa"/>
          </w:tcPr>
          <w:p w14:paraId="122AC0A0" w14:textId="50A02B1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711</w:t>
            </w:r>
          </w:p>
        </w:tc>
        <w:tc>
          <w:tcPr>
            <w:tcW w:w="1234" w:type="dxa"/>
          </w:tcPr>
          <w:p w14:paraId="0D2C73C0" w14:textId="2BA0E1E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D613402" w14:textId="560618C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7.08.2017</w:t>
            </w:r>
          </w:p>
        </w:tc>
        <w:tc>
          <w:tcPr>
            <w:tcW w:w="728" w:type="dxa"/>
          </w:tcPr>
          <w:p w14:paraId="151537D3" w14:textId="42F1724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1</w:t>
            </w:r>
          </w:p>
        </w:tc>
        <w:tc>
          <w:tcPr>
            <w:tcW w:w="1094" w:type="dxa"/>
          </w:tcPr>
          <w:p w14:paraId="6A0B604F" w14:textId="43BA859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517A9B8D" w14:textId="65A372E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8</w:t>
            </w:r>
          </w:p>
        </w:tc>
        <w:tc>
          <w:tcPr>
            <w:tcW w:w="2428" w:type="dxa"/>
          </w:tcPr>
          <w:p w14:paraId="67AE5CCB" w14:textId="4A7BF69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T276739</w:t>
            </w:r>
          </w:p>
        </w:tc>
      </w:tr>
      <w:tr w:rsidR="00D0148A" w:rsidRPr="00E92704" w14:paraId="07CE173C" w14:textId="77777777" w:rsidTr="00BA3254">
        <w:tc>
          <w:tcPr>
            <w:tcW w:w="1171" w:type="dxa"/>
          </w:tcPr>
          <w:p w14:paraId="2D0DEC1B" w14:textId="10AFBD3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63</w:t>
            </w:r>
          </w:p>
        </w:tc>
        <w:tc>
          <w:tcPr>
            <w:tcW w:w="1234" w:type="dxa"/>
          </w:tcPr>
          <w:p w14:paraId="0A27809C" w14:textId="40FA05CC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287D8803" w14:textId="52BD4CC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72D79C6D" w14:textId="43368CA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1</w:t>
            </w:r>
          </w:p>
        </w:tc>
        <w:tc>
          <w:tcPr>
            <w:tcW w:w="1094" w:type="dxa"/>
          </w:tcPr>
          <w:p w14:paraId="5498EA6C" w14:textId="1EBF159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09660F93" w14:textId="23AC5F2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9</w:t>
            </w:r>
          </w:p>
        </w:tc>
        <w:tc>
          <w:tcPr>
            <w:tcW w:w="2428" w:type="dxa"/>
          </w:tcPr>
          <w:p w14:paraId="2B7021D1" w14:textId="26CA58F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T276718</w:t>
            </w:r>
          </w:p>
        </w:tc>
      </w:tr>
      <w:tr w:rsidR="00D0148A" w:rsidRPr="00E92704" w14:paraId="6C51BAFF" w14:textId="77777777" w:rsidTr="00BA3254">
        <w:tc>
          <w:tcPr>
            <w:tcW w:w="1171" w:type="dxa"/>
          </w:tcPr>
          <w:p w14:paraId="085E1724" w14:textId="3BC2FB3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714</w:t>
            </w:r>
          </w:p>
        </w:tc>
        <w:tc>
          <w:tcPr>
            <w:tcW w:w="1234" w:type="dxa"/>
          </w:tcPr>
          <w:p w14:paraId="1CAA785A" w14:textId="422CCC91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52D7D7FB" w14:textId="4BB0B11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7.08.2017</w:t>
            </w:r>
          </w:p>
        </w:tc>
        <w:tc>
          <w:tcPr>
            <w:tcW w:w="728" w:type="dxa"/>
          </w:tcPr>
          <w:p w14:paraId="3D85965E" w14:textId="5487889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2</w:t>
            </w:r>
          </w:p>
        </w:tc>
        <w:tc>
          <w:tcPr>
            <w:tcW w:w="1094" w:type="dxa"/>
          </w:tcPr>
          <w:p w14:paraId="48E67A5A" w14:textId="6E8FE7A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4CF09F3E" w14:textId="21B64FC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9</w:t>
            </w:r>
          </w:p>
        </w:tc>
        <w:tc>
          <w:tcPr>
            <w:tcW w:w="2428" w:type="dxa"/>
          </w:tcPr>
          <w:p w14:paraId="4619F17A" w14:textId="6A20416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T276720</w:t>
            </w:r>
          </w:p>
        </w:tc>
      </w:tr>
      <w:tr w:rsidR="00D0148A" w:rsidRPr="00E92704" w14:paraId="5ECB5944" w14:textId="77777777" w:rsidTr="00BA3254">
        <w:tc>
          <w:tcPr>
            <w:tcW w:w="1171" w:type="dxa"/>
          </w:tcPr>
          <w:p w14:paraId="167FB523" w14:textId="727A667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716</w:t>
            </w:r>
          </w:p>
        </w:tc>
        <w:tc>
          <w:tcPr>
            <w:tcW w:w="1234" w:type="dxa"/>
          </w:tcPr>
          <w:p w14:paraId="3C54B3CA" w14:textId="5CB9865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18822F71" w14:textId="5464CBB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7.08.2017</w:t>
            </w:r>
          </w:p>
        </w:tc>
        <w:tc>
          <w:tcPr>
            <w:tcW w:w="728" w:type="dxa"/>
          </w:tcPr>
          <w:p w14:paraId="5562BA79" w14:textId="39E735B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2</w:t>
            </w:r>
          </w:p>
        </w:tc>
        <w:tc>
          <w:tcPr>
            <w:tcW w:w="1094" w:type="dxa"/>
          </w:tcPr>
          <w:p w14:paraId="4798852E" w14:textId="7603B2D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413A0BA7" w14:textId="06F0153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0</w:t>
            </w:r>
          </w:p>
        </w:tc>
        <w:tc>
          <w:tcPr>
            <w:tcW w:w="2428" w:type="dxa"/>
          </w:tcPr>
          <w:p w14:paraId="6ADDEC9E" w14:textId="436B447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19</w:t>
            </w:r>
          </w:p>
        </w:tc>
      </w:tr>
      <w:tr w:rsidR="00D0148A" w:rsidRPr="00E92704" w14:paraId="1C28BBAE" w14:textId="77777777" w:rsidTr="00BA3254">
        <w:tc>
          <w:tcPr>
            <w:tcW w:w="1171" w:type="dxa"/>
          </w:tcPr>
          <w:p w14:paraId="3A2C66E3" w14:textId="052F30E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13</w:t>
            </w:r>
          </w:p>
        </w:tc>
        <w:tc>
          <w:tcPr>
            <w:tcW w:w="1234" w:type="dxa"/>
          </w:tcPr>
          <w:p w14:paraId="5473DC7E" w14:textId="7E73B7F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BDEB94B" w14:textId="3864E1A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6.08.2017</w:t>
            </w:r>
          </w:p>
        </w:tc>
        <w:tc>
          <w:tcPr>
            <w:tcW w:w="728" w:type="dxa"/>
          </w:tcPr>
          <w:p w14:paraId="2A776530" w14:textId="1131D7F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6</w:t>
            </w:r>
          </w:p>
        </w:tc>
        <w:tc>
          <w:tcPr>
            <w:tcW w:w="1094" w:type="dxa"/>
          </w:tcPr>
          <w:p w14:paraId="4171AE7D" w14:textId="4036710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413FD943" w14:textId="039AD4A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5</w:t>
            </w:r>
          </w:p>
        </w:tc>
        <w:tc>
          <w:tcPr>
            <w:tcW w:w="2428" w:type="dxa"/>
          </w:tcPr>
          <w:p w14:paraId="497EAFBD" w14:textId="65DD3D4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8</w:t>
            </w:r>
          </w:p>
        </w:tc>
      </w:tr>
      <w:tr w:rsidR="00D0148A" w:rsidRPr="00E92704" w14:paraId="44DE43C1" w14:textId="77777777" w:rsidTr="00BA3254">
        <w:tc>
          <w:tcPr>
            <w:tcW w:w="1171" w:type="dxa"/>
          </w:tcPr>
          <w:p w14:paraId="61B4C9C4" w14:textId="738567A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14</w:t>
            </w:r>
          </w:p>
        </w:tc>
        <w:tc>
          <w:tcPr>
            <w:tcW w:w="1234" w:type="dxa"/>
          </w:tcPr>
          <w:p w14:paraId="6FAD4FF3" w14:textId="5FE61961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66E0FEC2" w14:textId="1968829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6.08.2017</w:t>
            </w:r>
          </w:p>
        </w:tc>
        <w:tc>
          <w:tcPr>
            <w:tcW w:w="728" w:type="dxa"/>
          </w:tcPr>
          <w:p w14:paraId="609A3E74" w14:textId="5965D6D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6</w:t>
            </w:r>
          </w:p>
        </w:tc>
        <w:tc>
          <w:tcPr>
            <w:tcW w:w="1094" w:type="dxa"/>
          </w:tcPr>
          <w:p w14:paraId="185ACA26" w14:textId="32EF814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6E09DDC2" w14:textId="293F106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6</w:t>
            </w:r>
          </w:p>
        </w:tc>
        <w:tc>
          <w:tcPr>
            <w:tcW w:w="2428" w:type="dxa"/>
          </w:tcPr>
          <w:p w14:paraId="0B8D4009" w14:textId="73642AA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24, MT276731, MT276725, MT276729, MT276730, MT276731, MT276732, MT276737, MT276738, MT276762</w:t>
            </w:r>
          </w:p>
        </w:tc>
      </w:tr>
      <w:tr w:rsidR="00D0148A" w:rsidRPr="00E92704" w14:paraId="327578CF" w14:textId="77777777" w:rsidTr="00BA3254">
        <w:tc>
          <w:tcPr>
            <w:tcW w:w="1171" w:type="dxa"/>
          </w:tcPr>
          <w:p w14:paraId="1DDA1C94" w14:textId="64C6666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16</w:t>
            </w:r>
          </w:p>
        </w:tc>
        <w:tc>
          <w:tcPr>
            <w:tcW w:w="1234" w:type="dxa"/>
          </w:tcPr>
          <w:p w14:paraId="53872EF5" w14:textId="2A5417F9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04215B01" w14:textId="7728840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6.08.2017</w:t>
            </w:r>
          </w:p>
        </w:tc>
        <w:tc>
          <w:tcPr>
            <w:tcW w:w="728" w:type="dxa"/>
          </w:tcPr>
          <w:p w14:paraId="0EACDB5B" w14:textId="685DA87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6</w:t>
            </w:r>
          </w:p>
        </w:tc>
        <w:tc>
          <w:tcPr>
            <w:tcW w:w="1094" w:type="dxa"/>
          </w:tcPr>
          <w:p w14:paraId="1867E90F" w14:textId="6C15497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6564A45C" w14:textId="07B0C28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7</w:t>
            </w:r>
          </w:p>
        </w:tc>
        <w:tc>
          <w:tcPr>
            <w:tcW w:w="2428" w:type="dxa"/>
          </w:tcPr>
          <w:p w14:paraId="61025B4D" w14:textId="2322D25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9, MT276763, MT276763</w:t>
            </w:r>
          </w:p>
        </w:tc>
      </w:tr>
      <w:tr w:rsidR="00D0148A" w:rsidRPr="00E92704" w14:paraId="7D6B9943" w14:textId="77777777" w:rsidTr="00BA3254">
        <w:tc>
          <w:tcPr>
            <w:tcW w:w="1171" w:type="dxa"/>
          </w:tcPr>
          <w:p w14:paraId="5FA85CE3" w14:textId="09ED0B2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17</w:t>
            </w:r>
          </w:p>
        </w:tc>
        <w:tc>
          <w:tcPr>
            <w:tcW w:w="1234" w:type="dxa"/>
          </w:tcPr>
          <w:p w14:paraId="59005970" w14:textId="65D1E169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D7409E1" w14:textId="3FC157D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6.08.2017</w:t>
            </w:r>
          </w:p>
        </w:tc>
        <w:tc>
          <w:tcPr>
            <w:tcW w:w="728" w:type="dxa"/>
          </w:tcPr>
          <w:p w14:paraId="67AC0807" w14:textId="775436C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6</w:t>
            </w:r>
          </w:p>
        </w:tc>
        <w:tc>
          <w:tcPr>
            <w:tcW w:w="1094" w:type="dxa"/>
          </w:tcPr>
          <w:p w14:paraId="4DBCE828" w14:textId="74C7A3A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63232AC9" w14:textId="29DD17D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8</w:t>
            </w:r>
          </w:p>
        </w:tc>
        <w:tc>
          <w:tcPr>
            <w:tcW w:w="2428" w:type="dxa"/>
          </w:tcPr>
          <w:p w14:paraId="572D3C35" w14:textId="21E8E13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5</w:t>
            </w:r>
          </w:p>
        </w:tc>
      </w:tr>
      <w:tr w:rsidR="00D0148A" w:rsidRPr="00E92704" w14:paraId="5068616B" w14:textId="77777777" w:rsidTr="00BA3254">
        <w:tc>
          <w:tcPr>
            <w:tcW w:w="1171" w:type="dxa"/>
          </w:tcPr>
          <w:p w14:paraId="23E3A1A4" w14:textId="7E1588D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20</w:t>
            </w:r>
          </w:p>
        </w:tc>
        <w:tc>
          <w:tcPr>
            <w:tcW w:w="1234" w:type="dxa"/>
          </w:tcPr>
          <w:p w14:paraId="6EBCE59F" w14:textId="1B30B732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5FC1E4D1" w14:textId="36F0A71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6.08.2017</w:t>
            </w:r>
          </w:p>
        </w:tc>
        <w:tc>
          <w:tcPr>
            <w:tcW w:w="728" w:type="dxa"/>
          </w:tcPr>
          <w:p w14:paraId="2C742109" w14:textId="49472AD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YF6</w:t>
            </w:r>
          </w:p>
        </w:tc>
        <w:tc>
          <w:tcPr>
            <w:tcW w:w="1094" w:type="dxa"/>
          </w:tcPr>
          <w:p w14:paraId="7E241A73" w14:textId="4A4291B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4A17B938" w14:textId="76DD8BC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9</w:t>
            </w:r>
          </w:p>
        </w:tc>
        <w:tc>
          <w:tcPr>
            <w:tcW w:w="2428" w:type="dxa"/>
          </w:tcPr>
          <w:p w14:paraId="0B297489" w14:textId="2C48FB4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7, MT276763, MT276763</w:t>
            </w:r>
          </w:p>
        </w:tc>
      </w:tr>
      <w:tr w:rsidR="00D0148A" w:rsidRPr="00E92704" w14:paraId="7EBF4538" w14:textId="77777777" w:rsidTr="00BA3254">
        <w:tc>
          <w:tcPr>
            <w:tcW w:w="1171" w:type="dxa"/>
          </w:tcPr>
          <w:p w14:paraId="4F6E21CF" w14:textId="06DCE1D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67</w:t>
            </w:r>
          </w:p>
        </w:tc>
        <w:tc>
          <w:tcPr>
            <w:tcW w:w="1234" w:type="dxa"/>
          </w:tcPr>
          <w:p w14:paraId="4F13D72B" w14:textId="62D078B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473265B6" w14:textId="72B3607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8" w:type="dxa"/>
          </w:tcPr>
          <w:p w14:paraId="7374CFD4" w14:textId="66879AB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6355FA9D" w14:textId="7B47BD1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47C49F3" w14:textId="0A2E0E4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3</w:t>
            </w:r>
          </w:p>
        </w:tc>
        <w:tc>
          <w:tcPr>
            <w:tcW w:w="2428" w:type="dxa"/>
          </w:tcPr>
          <w:p w14:paraId="5F2DE537" w14:textId="23E745A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T276726</w:t>
            </w:r>
          </w:p>
        </w:tc>
      </w:tr>
      <w:tr w:rsidR="00D0148A" w:rsidRPr="00E92704" w14:paraId="30D57AB6" w14:textId="77777777" w:rsidTr="00BA3254">
        <w:tc>
          <w:tcPr>
            <w:tcW w:w="1171" w:type="dxa"/>
          </w:tcPr>
          <w:p w14:paraId="0ACF782C" w14:textId="7A684C3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74</w:t>
            </w:r>
          </w:p>
        </w:tc>
        <w:tc>
          <w:tcPr>
            <w:tcW w:w="1234" w:type="dxa"/>
          </w:tcPr>
          <w:p w14:paraId="5441E927" w14:textId="0E41DD4A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F9A6DB5" w14:textId="0FD30F9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626FB236" w14:textId="0D2AA62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7214AC63" w14:textId="4BBCFD9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1E264BF3" w14:textId="2C58D24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5</w:t>
            </w:r>
          </w:p>
        </w:tc>
        <w:tc>
          <w:tcPr>
            <w:tcW w:w="2428" w:type="dxa"/>
          </w:tcPr>
          <w:p w14:paraId="3E3C7807" w14:textId="6687105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0, MT276731, MT276732, MT276737, MT276738, MT276762</w:t>
            </w:r>
          </w:p>
        </w:tc>
      </w:tr>
      <w:tr w:rsidR="00D0148A" w:rsidRPr="00E92704" w14:paraId="6B3BF3F6" w14:textId="77777777" w:rsidTr="00BA3254">
        <w:tc>
          <w:tcPr>
            <w:tcW w:w="1171" w:type="dxa"/>
          </w:tcPr>
          <w:p w14:paraId="08D16D9D" w14:textId="668B5FD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78</w:t>
            </w:r>
          </w:p>
        </w:tc>
        <w:tc>
          <w:tcPr>
            <w:tcW w:w="1234" w:type="dxa"/>
          </w:tcPr>
          <w:p w14:paraId="6566DD2D" w14:textId="0BE9248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63FE994" w14:textId="0A2A61C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4CF0B1A0" w14:textId="087E9D9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48DB1F51" w14:textId="10B378D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194D3840" w14:textId="502F2D4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6</w:t>
            </w:r>
          </w:p>
        </w:tc>
        <w:tc>
          <w:tcPr>
            <w:tcW w:w="2428" w:type="dxa"/>
          </w:tcPr>
          <w:p w14:paraId="4273B037" w14:textId="3CE851C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23</w:t>
            </w:r>
          </w:p>
        </w:tc>
      </w:tr>
      <w:tr w:rsidR="00D0148A" w:rsidRPr="00E92704" w14:paraId="24FE6C2C" w14:textId="77777777" w:rsidTr="00BA3254">
        <w:tc>
          <w:tcPr>
            <w:tcW w:w="1171" w:type="dxa"/>
          </w:tcPr>
          <w:p w14:paraId="760B173B" w14:textId="37965BD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79</w:t>
            </w:r>
          </w:p>
        </w:tc>
        <w:tc>
          <w:tcPr>
            <w:tcW w:w="1234" w:type="dxa"/>
          </w:tcPr>
          <w:p w14:paraId="22871DCF" w14:textId="1E4D4BED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48F4CEA" w14:textId="1666854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7886881E" w14:textId="76A3892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5C20E24E" w14:textId="56683FD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496AA77" w14:textId="7866CC4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7</w:t>
            </w:r>
          </w:p>
        </w:tc>
        <w:tc>
          <w:tcPr>
            <w:tcW w:w="2428" w:type="dxa"/>
          </w:tcPr>
          <w:p w14:paraId="53169928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5F8E5867" w14:textId="77777777" w:rsidTr="00BA3254">
        <w:tc>
          <w:tcPr>
            <w:tcW w:w="1171" w:type="dxa"/>
          </w:tcPr>
          <w:p w14:paraId="4F88A941" w14:textId="1AB805E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0</w:t>
            </w:r>
          </w:p>
        </w:tc>
        <w:tc>
          <w:tcPr>
            <w:tcW w:w="1234" w:type="dxa"/>
          </w:tcPr>
          <w:p w14:paraId="48D1F136" w14:textId="20C752A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91F9336" w14:textId="19BA7B1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0B5F5C5B" w14:textId="5541A64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6466CB73" w14:textId="6E28922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5697E40D" w14:textId="257BCFC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8</w:t>
            </w:r>
          </w:p>
        </w:tc>
        <w:tc>
          <w:tcPr>
            <w:tcW w:w="2428" w:type="dxa"/>
          </w:tcPr>
          <w:p w14:paraId="1C14A86F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0D308363" w14:textId="77777777" w:rsidTr="00BA3254">
        <w:tc>
          <w:tcPr>
            <w:tcW w:w="1171" w:type="dxa"/>
          </w:tcPr>
          <w:p w14:paraId="72E25C74" w14:textId="4865276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1</w:t>
            </w:r>
          </w:p>
        </w:tc>
        <w:tc>
          <w:tcPr>
            <w:tcW w:w="1234" w:type="dxa"/>
          </w:tcPr>
          <w:p w14:paraId="7101C3B3" w14:textId="6BA5030A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6BBDAA14" w14:textId="34727D1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6632AB70" w14:textId="183978B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40E7D05D" w14:textId="26378E6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1831501C" w14:textId="3C5E01E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9</w:t>
            </w:r>
          </w:p>
        </w:tc>
        <w:tc>
          <w:tcPr>
            <w:tcW w:w="2428" w:type="dxa"/>
          </w:tcPr>
          <w:p w14:paraId="36DB1139" w14:textId="7D7C76A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30, MT276731, MT276732, MT276737, MT276738, MT276762</w:t>
            </w:r>
          </w:p>
        </w:tc>
      </w:tr>
      <w:tr w:rsidR="00D0148A" w:rsidRPr="00E92704" w14:paraId="4C1B9D0D" w14:textId="77777777" w:rsidTr="00BA3254">
        <w:tc>
          <w:tcPr>
            <w:tcW w:w="1171" w:type="dxa"/>
          </w:tcPr>
          <w:p w14:paraId="192D31FA" w14:textId="2AE1B0A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2</w:t>
            </w:r>
          </w:p>
        </w:tc>
        <w:tc>
          <w:tcPr>
            <w:tcW w:w="1234" w:type="dxa"/>
          </w:tcPr>
          <w:p w14:paraId="75E30275" w14:textId="2F43B0FE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20E23D04" w14:textId="52E9D97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8" w:type="dxa"/>
          </w:tcPr>
          <w:p w14:paraId="224B7555" w14:textId="5225406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43E0FE2B" w14:textId="01A17DA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29838B9E" w14:textId="2B5D545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0</w:t>
            </w:r>
          </w:p>
        </w:tc>
        <w:tc>
          <w:tcPr>
            <w:tcW w:w="2428" w:type="dxa"/>
          </w:tcPr>
          <w:p w14:paraId="368FF7A1" w14:textId="3679790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1, MT276732, MT276737, MT276738, MT276762</w:t>
            </w:r>
          </w:p>
        </w:tc>
      </w:tr>
      <w:tr w:rsidR="00D0148A" w:rsidRPr="00E92704" w14:paraId="0D17D7C2" w14:textId="77777777" w:rsidTr="00BA3254">
        <w:tc>
          <w:tcPr>
            <w:tcW w:w="1171" w:type="dxa"/>
          </w:tcPr>
          <w:p w14:paraId="5A64D316" w14:textId="6D25DF3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6</w:t>
            </w:r>
          </w:p>
        </w:tc>
        <w:tc>
          <w:tcPr>
            <w:tcW w:w="1234" w:type="dxa"/>
          </w:tcPr>
          <w:p w14:paraId="6902EB40" w14:textId="60F05FD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007E48C" w14:textId="009ADEA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5.10.2017</w:t>
            </w:r>
          </w:p>
        </w:tc>
        <w:tc>
          <w:tcPr>
            <w:tcW w:w="728" w:type="dxa"/>
          </w:tcPr>
          <w:p w14:paraId="39D790B9" w14:textId="43930F2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1DD7D616" w14:textId="662B27C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C3CCB67" w14:textId="20A2BBF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4</w:t>
            </w:r>
          </w:p>
        </w:tc>
        <w:tc>
          <w:tcPr>
            <w:tcW w:w="2428" w:type="dxa"/>
          </w:tcPr>
          <w:p w14:paraId="43541E36" w14:textId="1E11BA1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31, MT276725, MT276729, MT276730, MT276731, MT276732, MT276737, MT276738, MT276762</w:t>
            </w:r>
          </w:p>
        </w:tc>
      </w:tr>
      <w:tr w:rsidR="00D0148A" w:rsidRPr="00E92704" w14:paraId="3BF49433" w14:textId="77777777" w:rsidTr="00BA3254">
        <w:tc>
          <w:tcPr>
            <w:tcW w:w="1171" w:type="dxa"/>
          </w:tcPr>
          <w:p w14:paraId="66BCF4A8" w14:textId="291BCEA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8</w:t>
            </w:r>
          </w:p>
        </w:tc>
        <w:tc>
          <w:tcPr>
            <w:tcW w:w="1234" w:type="dxa"/>
          </w:tcPr>
          <w:p w14:paraId="7A02C04C" w14:textId="2AD3CA84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569819B2" w14:textId="1A0CE85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5.10.2017</w:t>
            </w:r>
          </w:p>
        </w:tc>
        <w:tc>
          <w:tcPr>
            <w:tcW w:w="728" w:type="dxa"/>
          </w:tcPr>
          <w:p w14:paraId="241EA5B2" w14:textId="31173F6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46C763F2" w14:textId="08A3024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6A522349" w14:textId="709B3C6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1</w:t>
            </w:r>
          </w:p>
        </w:tc>
        <w:tc>
          <w:tcPr>
            <w:tcW w:w="2428" w:type="dxa"/>
          </w:tcPr>
          <w:p w14:paraId="6C20A8B2" w14:textId="0E6A0B4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25, MT276729, MT276730, MT276731, MT276732, MT276737, MT276738, MT276762</w:t>
            </w:r>
          </w:p>
        </w:tc>
      </w:tr>
      <w:tr w:rsidR="00D0148A" w:rsidRPr="00E92704" w14:paraId="2B92211D" w14:textId="77777777" w:rsidTr="00BA3254">
        <w:tc>
          <w:tcPr>
            <w:tcW w:w="1171" w:type="dxa"/>
          </w:tcPr>
          <w:p w14:paraId="30E632C8" w14:textId="153E4E3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89</w:t>
            </w:r>
          </w:p>
        </w:tc>
        <w:tc>
          <w:tcPr>
            <w:tcW w:w="1234" w:type="dxa"/>
          </w:tcPr>
          <w:p w14:paraId="0A36FCB9" w14:textId="124BAE7C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7A8A056B" w14:textId="7C71935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5.10.2017</w:t>
            </w:r>
          </w:p>
        </w:tc>
        <w:tc>
          <w:tcPr>
            <w:tcW w:w="728" w:type="dxa"/>
          </w:tcPr>
          <w:p w14:paraId="1BFECD43" w14:textId="37F45BE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191552B1" w14:textId="19CACFB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6212117D" w14:textId="148E7C9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2</w:t>
            </w:r>
          </w:p>
        </w:tc>
        <w:tc>
          <w:tcPr>
            <w:tcW w:w="2428" w:type="dxa"/>
          </w:tcPr>
          <w:p w14:paraId="6A35C34C" w14:textId="394E64A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0, MT276731, MT276737, MT276738, MT276762</w:t>
            </w:r>
          </w:p>
        </w:tc>
      </w:tr>
      <w:tr w:rsidR="00D0148A" w:rsidRPr="00E92704" w14:paraId="34795C95" w14:textId="77777777" w:rsidTr="00BA3254">
        <w:tc>
          <w:tcPr>
            <w:tcW w:w="1171" w:type="dxa"/>
          </w:tcPr>
          <w:p w14:paraId="200D1B98" w14:textId="0F79270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01</w:t>
            </w:r>
          </w:p>
        </w:tc>
        <w:tc>
          <w:tcPr>
            <w:tcW w:w="1234" w:type="dxa"/>
          </w:tcPr>
          <w:p w14:paraId="31E869B1" w14:textId="35DBEE4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3C2B6C1D" w14:textId="5150B10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8" w:type="dxa"/>
          </w:tcPr>
          <w:p w14:paraId="68DF72F1" w14:textId="48270C9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5F4982A8" w14:textId="6F9AB84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22265195" w14:textId="1D9C098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3</w:t>
            </w:r>
          </w:p>
        </w:tc>
        <w:tc>
          <w:tcPr>
            <w:tcW w:w="2428" w:type="dxa"/>
          </w:tcPr>
          <w:p w14:paraId="33147FD8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410FDB7D" w14:textId="77777777" w:rsidTr="00BA3254">
        <w:tc>
          <w:tcPr>
            <w:tcW w:w="1171" w:type="dxa"/>
          </w:tcPr>
          <w:p w14:paraId="2EE1952D" w14:textId="06257CF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03</w:t>
            </w:r>
          </w:p>
        </w:tc>
        <w:tc>
          <w:tcPr>
            <w:tcW w:w="1234" w:type="dxa"/>
          </w:tcPr>
          <w:p w14:paraId="1F24990B" w14:textId="6739020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4" w:type="dxa"/>
          </w:tcPr>
          <w:p w14:paraId="5A100F97" w14:textId="110F93A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8" w:type="dxa"/>
          </w:tcPr>
          <w:p w14:paraId="3532F078" w14:textId="0E0BFA7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094" w:type="dxa"/>
          </w:tcPr>
          <w:p w14:paraId="7E3FF28C" w14:textId="1CDD826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73" w:type="dxa"/>
          </w:tcPr>
          <w:p w14:paraId="7648E595" w14:textId="78E0AB0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4</w:t>
            </w:r>
          </w:p>
        </w:tc>
        <w:tc>
          <w:tcPr>
            <w:tcW w:w="2428" w:type="dxa"/>
          </w:tcPr>
          <w:p w14:paraId="659C87BA" w14:textId="5E0EA7F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5</w:t>
            </w:r>
          </w:p>
        </w:tc>
      </w:tr>
    </w:tbl>
    <w:p w14:paraId="7F6CAE57" w14:textId="5A36D1B0" w:rsidR="006A5EF3" w:rsidRPr="006A5EF3" w:rsidRDefault="008B4DC7" w:rsidP="006A5EF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</w:t>
      </w:r>
      <w:r w:rsidR="006D30D6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095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6D30D6">
        <w:rPr>
          <w:rFonts w:ascii="Times New Roman" w:hAnsi="Times New Roman" w:cs="Times New Roman"/>
          <w:sz w:val="24"/>
          <w:szCs w:val="24"/>
          <w:lang w:val="en-US"/>
        </w:rPr>
        <w:t xml:space="preserve"> (continued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169"/>
        <w:gridCol w:w="1218"/>
        <w:gridCol w:w="1133"/>
        <w:gridCol w:w="724"/>
        <w:gridCol w:w="1182"/>
        <w:gridCol w:w="1266"/>
        <w:gridCol w:w="2370"/>
      </w:tblGrid>
      <w:tr w:rsidR="006A5EF3" w:rsidRPr="00E92704" w14:paraId="1C8CD57F" w14:textId="77777777" w:rsidTr="00C64517">
        <w:tc>
          <w:tcPr>
            <w:tcW w:w="1169" w:type="dxa"/>
          </w:tcPr>
          <w:p w14:paraId="07694A74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ample ID</w:t>
            </w:r>
          </w:p>
        </w:tc>
        <w:tc>
          <w:tcPr>
            <w:tcW w:w="1218" w:type="dxa"/>
          </w:tcPr>
          <w:p w14:paraId="6D59E794" w14:textId="77777777" w:rsidR="006A5EF3" w:rsidRPr="00580956" w:rsidRDefault="006A5EF3" w:rsidP="00BA325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pecies</w:t>
            </w:r>
            <w:proofErr w:type="spellEnd"/>
          </w:p>
        </w:tc>
        <w:tc>
          <w:tcPr>
            <w:tcW w:w="1133" w:type="dxa"/>
          </w:tcPr>
          <w:p w14:paraId="2D1615BF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Date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captured</w:t>
            </w:r>
            <w:proofErr w:type="spellEnd"/>
          </w:p>
        </w:tc>
        <w:tc>
          <w:tcPr>
            <w:tcW w:w="724" w:type="dxa"/>
          </w:tcPr>
          <w:p w14:paraId="434D1954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Area</w:t>
            </w:r>
          </w:p>
        </w:tc>
        <w:tc>
          <w:tcPr>
            <w:tcW w:w="1182" w:type="dxa"/>
          </w:tcPr>
          <w:p w14:paraId="7FD1764A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Hantavirus</w:t>
            </w:r>
            <w:proofErr w:type="spellEnd"/>
          </w:p>
        </w:tc>
        <w:tc>
          <w:tcPr>
            <w:tcW w:w="1266" w:type="dxa"/>
          </w:tcPr>
          <w:p w14:paraId="21B3FFBA" w14:textId="5C7DB4FE" w:rsidR="006A5EF3" w:rsidRPr="00580956" w:rsidRDefault="001664E6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ssion number</w:t>
            </w:r>
          </w:p>
        </w:tc>
        <w:tc>
          <w:tcPr>
            <w:tcW w:w="2370" w:type="dxa"/>
          </w:tcPr>
          <w:p w14:paraId="11664C61" w14:textId="77777777" w:rsidR="006A5EF3" w:rsidRPr="00580956" w:rsidRDefault="006A5EF3" w:rsidP="00BA325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equence</w:t>
            </w:r>
            <w:proofErr w:type="spellEnd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identical</w:t>
            </w:r>
            <w:proofErr w:type="spellEnd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</w:p>
        </w:tc>
      </w:tr>
      <w:tr w:rsidR="00D0148A" w:rsidRPr="00E92704" w14:paraId="684EAC0E" w14:textId="77777777" w:rsidTr="00C64517">
        <w:tc>
          <w:tcPr>
            <w:tcW w:w="1169" w:type="dxa"/>
          </w:tcPr>
          <w:p w14:paraId="0DCC1BD2" w14:textId="2227810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04</w:t>
            </w:r>
          </w:p>
        </w:tc>
        <w:tc>
          <w:tcPr>
            <w:tcW w:w="1218" w:type="dxa"/>
          </w:tcPr>
          <w:p w14:paraId="6A53EE79" w14:textId="608E05EB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30F09816" w14:textId="4385E56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4" w:type="dxa"/>
          </w:tcPr>
          <w:p w14:paraId="19074EB3" w14:textId="02BF9DB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182" w:type="dxa"/>
          </w:tcPr>
          <w:p w14:paraId="4862E02D" w14:textId="0C12D09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43EEC33" w14:textId="48D84F6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5</w:t>
            </w:r>
          </w:p>
        </w:tc>
        <w:tc>
          <w:tcPr>
            <w:tcW w:w="2370" w:type="dxa"/>
          </w:tcPr>
          <w:p w14:paraId="4CF82FCD" w14:textId="2D69FAA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4</w:t>
            </w:r>
          </w:p>
        </w:tc>
      </w:tr>
      <w:tr w:rsidR="00D0148A" w:rsidRPr="00E92704" w14:paraId="2D03047C" w14:textId="77777777" w:rsidTr="00C64517">
        <w:tc>
          <w:tcPr>
            <w:tcW w:w="1169" w:type="dxa"/>
          </w:tcPr>
          <w:p w14:paraId="2D2B7419" w14:textId="55C1624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05</w:t>
            </w:r>
          </w:p>
        </w:tc>
        <w:tc>
          <w:tcPr>
            <w:tcW w:w="1218" w:type="dxa"/>
          </w:tcPr>
          <w:p w14:paraId="7711A2D8" w14:textId="76E3616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AA12869" w14:textId="0C1CAE0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4" w:type="dxa"/>
          </w:tcPr>
          <w:p w14:paraId="13982C5F" w14:textId="434DBF2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182" w:type="dxa"/>
          </w:tcPr>
          <w:p w14:paraId="4FEB0576" w14:textId="18AA146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063D6E9D" w14:textId="4FDC9A5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6</w:t>
            </w:r>
          </w:p>
        </w:tc>
        <w:tc>
          <w:tcPr>
            <w:tcW w:w="2370" w:type="dxa"/>
          </w:tcPr>
          <w:p w14:paraId="7DC94257" w14:textId="7EC6D99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148A" w:rsidRPr="00E92704" w14:paraId="154A52A8" w14:textId="77777777" w:rsidTr="00C64517">
        <w:tc>
          <w:tcPr>
            <w:tcW w:w="1169" w:type="dxa"/>
          </w:tcPr>
          <w:p w14:paraId="61E71BB6" w14:textId="5D19D1E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11</w:t>
            </w:r>
          </w:p>
        </w:tc>
        <w:tc>
          <w:tcPr>
            <w:tcW w:w="1218" w:type="dxa"/>
          </w:tcPr>
          <w:p w14:paraId="7A1F0641" w14:textId="42972E2A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33FF675" w14:textId="3CD2DC8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4" w:type="dxa"/>
          </w:tcPr>
          <w:p w14:paraId="17DEB050" w14:textId="0062BD4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182" w:type="dxa"/>
          </w:tcPr>
          <w:p w14:paraId="551E9D51" w14:textId="6704E46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286055E" w14:textId="41BBFEF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7</w:t>
            </w:r>
          </w:p>
        </w:tc>
        <w:tc>
          <w:tcPr>
            <w:tcW w:w="2370" w:type="dxa"/>
          </w:tcPr>
          <w:p w14:paraId="4B9459EA" w14:textId="6430478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0, MT276731, MT276732, MT276737, MT276738, MT276762</w:t>
            </w:r>
          </w:p>
        </w:tc>
      </w:tr>
      <w:tr w:rsidR="00D0148A" w:rsidRPr="00E92704" w14:paraId="3311F99A" w14:textId="77777777" w:rsidTr="00C64517">
        <w:tc>
          <w:tcPr>
            <w:tcW w:w="1169" w:type="dxa"/>
          </w:tcPr>
          <w:p w14:paraId="5F51B90B" w14:textId="2B34058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912</w:t>
            </w:r>
          </w:p>
        </w:tc>
        <w:tc>
          <w:tcPr>
            <w:tcW w:w="1218" w:type="dxa"/>
          </w:tcPr>
          <w:p w14:paraId="5D34B5CF" w14:textId="05C56BA2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A2FA5BC" w14:textId="01BED9E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4" w:type="dxa"/>
          </w:tcPr>
          <w:p w14:paraId="20F5E77A" w14:textId="11BB3C2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KYF6 </w:t>
            </w:r>
          </w:p>
        </w:tc>
        <w:tc>
          <w:tcPr>
            <w:tcW w:w="1182" w:type="dxa"/>
          </w:tcPr>
          <w:p w14:paraId="14BE066B" w14:textId="56FF82F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5908FB34" w14:textId="234FB2D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38</w:t>
            </w:r>
          </w:p>
        </w:tc>
        <w:tc>
          <w:tcPr>
            <w:tcW w:w="2370" w:type="dxa"/>
          </w:tcPr>
          <w:p w14:paraId="778E8F07" w14:textId="438DBB8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0, MT276731, MT276732, MT276737, MT276738, MT276762</w:t>
            </w:r>
          </w:p>
        </w:tc>
      </w:tr>
      <w:tr w:rsidR="00D0148A" w:rsidRPr="00E92704" w14:paraId="2BA3C239" w14:textId="77777777" w:rsidTr="00C64517">
        <w:tc>
          <w:tcPr>
            <w:tcW w:w="1169" w:type="dxa"/>
          </w:tcPr>
          <w:p w14:paraId="53A15EBD" w14:textId="2F5FEB7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82</w:t>
            </w:r>
          </w:p>
        </w:tc>
        <w:tc>
          <w:tcPr>
            <w:tcW w:w="1218" w:type="dxa"/>
          </w:tcPr>
          <w:p w14:paraId="70BC51AC" w14:textId="0DD8B0F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03962B99" w14:textId="4D089AF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7.10.2017</w:t>
            </w:r>
          </w:p>
        </w:tc>
        <w:tc>
          <w:tcPr>
            <w:tcW w:w="724" w:type="dxa"/>
          </w:tcPr>
          <w:p w14:paraId="331346A7" w14:textId="5E2DBCE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</w:t>
            </w:r>
          </w:p>
        </w:tc>
        <w:tc>
          <w:tcPr>
            <w:tcW w:w="1182" w:type="dxa"/>
          </w:tcPr>
          <w:p w14:paraId="058A45BF" w14:textId="1BB525E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4A25208" w14:textId="0F7C51B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7</w:t>
            </w:r>
          </w:p>
        </w:tc>
        <w:tc>
          <w:tcPr>
            <w:tcW w:w="2370" w:type="dxa"/>
          </w:tcPr>
          <w:p w14:paraId="3DCAE443" w14:textId="2F5856F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8, MT276749</w:t>
            </w:r>
          </w:p>
        </w:tc>
      </w:tr>
      <w:tr w:rsidR="00D0148A" w:rsidRPr="00E92704" w14:paraId="50660ABA" w14:textId="77777777" w:rsidTr="00C64517">
        <w:tc>
          <w:tcPr>
            <w:tcW w:w="1169" w:type="dxa"/>
          </w:tcPr>
          <w:p w14:paraId="3812524D" w14:textId="6B0D080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84</w:t>
            </w:r>
          </w:p>
        </w:tc>
        <w:tc>
          <w:tcPr>
            <w:tcW w:w="1218" w:type="dxa"/>
          </w:tcPr>
          <w:p w14:paraId="31EC1337" w14:textId="6DF9437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8A9E425" w14:textId="0E9E071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38A23E00" w14:textId="5F83F07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</w:t>
            </w:r>
          </w:p>
        </w:tc>
        <w:tc>
          <w:tcPr>
            <w:tcW w:w="1182" w:type="dxa"/>
          </w:tcPr>
          <w:p w14:paraId="433168AE" w14:textId="63AD455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5989BD84" w14:textId="094A36A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8</w:t>
            </w:r>
          </w:p>
        </w:tc>
        <w:tc>
          <w:tcPr>
            <w:tcW w:w="2370" w:type="dxa"/>
          </w:tcPr>
          <w:p w14:paraId="143856C9" w14:textId="7F2098C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T276747, MT276749 </w:t>
            </w:r>
          </w:p>
        </w:tc>
      </w:tr>
      <w:tr w:rsidR="00D0148A" w:rsidRPr="00E92704" w14:paraId="2C59A1E4" w14:textId="77777777" w:rsidTr="00C64517">
        <w:tc>
          <w:tcPr>
            <w:tcW w:w="1169" w:type="dxa"/>
          </w:tcPr>
          <w:p w14:paraId="3352CADB" w14:textId="20914BB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85</w:t>
            </w:r>
          </w:p>
        </w:tc>
        <w:tc>
          <w:tcPr>
            <w:tcW w:w="1218" w:type="dxa"/>
          </w:tcPr>
          <w:p w14:paraId="0A3D12A5" w14:textId="0113052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4010AAC" w14:textId="51B94FD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1703544F" w14:textId="4D386DB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</w:t>
            </w:r>
          </w:p>
        </w:tc>
        <w:tc>
          <w:tcPr>
            <w:tcW w:w="1182" w:type="dxa"/>
          </w:tcPr>
          <w:p w14:paraId="75C61CC8" w14:textId="08D66B9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4C4B2CCD" w14:textId="24EA2C5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9</w:t>
            </w:r>
          </w:p>
        </w:tc>
        <w:tc>
          <w:tcPr>
            <w:tcW w:w="2370" w:type="dxa"/>
          </w:tcPr>
          <w:p w14:paraId="7B028FF5" w14:textId="46B4C19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7, MT276748</w:t>
            </w:r>
          </w:p>
        </w:tc>
      </w:tr>
      <w:tr w:rsidR="00D0148A" w:rsidRPr="00E92704" w14:paraId="0130E434" w14:textId="77777777" w:rsidTr="00C64517">
        <w:tc>
          <w:tcPr>
            <w:tcW w:w="1169" w:type="dxa"/>
          </w:tcPr>
          <w:p w14:paraId="05A47349" w14:textId="1F7323C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90</w:t>
            </w:r>
          </w:p>
        </w:tc>
        <w:tc>
          <w:tcPr>
            <w:tcW w:w="1218" w:type="dxa"/>
          </w:tcPr>
          <w:p w14:paraId="10E767A0" w14:textId="1F308168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87F3022" w14:textId="22E12CC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4" w:type="dxa"/>
          </w:tcPr>
          <w:p w14:paraId="62663502" w14:textId="337F986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</w:t>
            </w:r>
          </w:p>
        </w:tc>
        <w:tc>
          <w:tcPr>
            <w:tcW w:w="1182" w:type="dxa"/>
          </w:tcPr>
          <w:p w14:paraId="060C7176" w14:textId="41064D2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6696647" w14:textId="29CBCC8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0</w:t>
            </w:r>
          </w:p>
        </w:tc>
        <w:tc>
          <w:tcPr>
            <w:tcW w:w="2370" w:type="dxa"/>
          </w:tcPr>
          <w:p w14:paraId="3485844A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74AB68DF" w14:textId="77777777" w:rsidTr="00C64517">
        <w:tc>
          <w:tcPr>
            <w:tcW w:w="1169" w:type="dxa"/>
          </w:tcPr>
          <w:p w14:paraId="4BAF3FC9" w14:textId="0A7249B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95</w:t>
            </w:r>
          </w:p>
        </w:tc>
        <w:tc>
          <w:tcPr>
            <w:tcW w:w="1218" w:type="dxa"/>
          </w:tcPr>
          <w:p w14:paraId="1D2ED1E6" w14:textId="5D8194F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8371543" w14:textId="4F3CB22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4" w:type="dxa"/>
          </w:tcPr>
          <w:p w14:paraId="6437615C" w14:textId="668A732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</w:t>
            </w:r>
          </w:p>
        </w:tc>
        <w:tc>
          <w:tcPr>
            <w:tcW w:w="1182" w:type="dxa"/>
          </w:tcPr>
          <w:p w14:paraId="3B9F0533" w14:textId="686F9C5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5E975C41" w14:textId="1CCDB04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1</w:t>
            </w:r>
          </w:p>
        </w:tc>
        <w:tc>
          <w:tcPr>
            <w:tcW w:w="2370" w:type="dxa"/>
          </w:tcPr>
          <w:p w14:paraId="6FBB0493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7FE94F2B" w14:textId="77777777" w:rsidTr="00C64517">
        <w:tc>
          <w:tcPr>
            <w:tcW w:w="1169" w:type="dxa"/>
          </w:tcPr>
          <w:p w14:paraId="6EE31B62" w14:textId="19EFE17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44</w:t>
            </w:r>
          </w:p>
        </w:tc>
        <w:tc>
          <w:tcPr>
            <w:tcW w:w="1218" w:type="dxa"/>
          </w:tcPr>
          <w:p w14:paraId="199E7FDB" w14:textId="22A8837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09BB4C5" w14:textId="35C951A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3.05.2017</w:t>
            </w:r>
          </w:p>
        </w:tc>
        <w:tc>
          <w:tcPr>
            <w:tcW w:w="724" w:type="dxa"/>
          </w:tcPr>
          <w:p w14:paraId="2072DCF5" w14:textId="074DC46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7193725A" w14:textId="4D73F29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4096CE3F" w14:textId="742D6E0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2</w:t>
            </w:r>
          </w:p>
        </w:tc>
        <w:tc>
          <w:tcPr>
            <w:tcW w:w="2370" w:type="dxa"/>
          </w:tcPr>
          <w:p w14:paraId="747321EC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1F744FD8" w14:textId="77777777" w:rsidTr="00C64517">
        <w:tc>
          <w:tcPr>
            <w:tcW w:w="1169" w:type="dxa"/>
          </w:tcPr>
          <w:p w14:paraId="348F2F50" w14:textId="0DE2FC1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559</w:t>
            </w:r>
          </w:p>
        </w:tc>
        <w:tc>
          <w:tcPr>
            <w:tcW w:w="1218" w:type="dxa"/>
          </w:tcPr>
          <w:p w14:paraId="7416F24A" w14:textId="57ED56B8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F5A061B" w14:textId="4724A75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3.08.2017</w:t>
            </w:r>
          </w:p>
        </w:tc>
        <w:tc>
          <w:tcPr>
            <w:tcW w:w="724" w:type="dxa"/>
          </w:tcPr>
          <w:p w14:paraId="2BA91227" w14:textId="6433731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102A1B91" w14:textId="24D2263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3A704266" w14:textId="2D102FE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5</w:t>
            </w:r>
          </w:p>
        </w:tc>
        <w:tc>
          <w:tcPr>
            <w:tcW w:w="2370" w:type="dxa"/>
          </w:tcPr>
          <w:p w14:paraId="7FB009C9" w14:textId="610A34F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0</w:t>
            </w:r>
          </w:p>
        </w:tc>
      </w:tr>
      <w:tr w:rsidR="00D0148A" w:rsidRPr="00E92704" w14:paraId="11FA6830" w14:textId="77777777" w:rsidTr="00C64517">
        <w:tc>
          <w:tcPr>
            <w:tcW w:w="1169" w:type="dxa"/>
          </w:tcPr>
          <w:p w14:paraId="4C27D3A1" w14:textId="5F9EBA3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591</w:t>
            </w:r>
          </w:p>
        </w:tc>
        <w:tc>
          <w:tcPr>
            <w:tcW w:w="1218" w:type="dxa"/>
          </w:tcPr>
          <w:p w14:paraId="2EEEB03D" w14:textId="675B1C62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5EBEB74" w14:textId="2D5CC93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1.08.2017</w:t>
            </w:r>
          </w:p>
        </w:tc>
        <w:tc>
          <w:tcPr>
            <w:tcW w:w="724" w:type="dxa"/>
          </w:tcPr>
          <w:p w14:paraId="16B48C12" w14:textId="5BA05F9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276E5A98" w14:textId="327FA2B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4F963AB5" w14:textId="6592C45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6</w:t>
            </w:r>
          </w:p>
        </w:tc>
        <w:tc>
          <w:tcPr>
            <w:tcW w:w="2370" w:type="dxa"/>
          </w:tcPr>
          <w:p w14:paraId="51570227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7E7B715C" w14:textId="77777777" w:rsidTr="00C64517">
        <w:tc>
          <w:tcPr>
            <w:tcW w:w="1169" w:type="dxa"/>
          </w:tcPr>
          <w:p w14:paraId="4E7BC0FE" w14:textId="4A83005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78</w:t>
            </w:r>
          </w:p>
        </w:tc>
        <w:tc>
          <w:tcPr>
            <w:tcW w:w="1218" w:type="dxa"/>
          </w:tcPr>
          <w:p w14:paraId="7CA7BC04" w14:textId="1EB1E9EC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9E4ED4C" w14:textId="2A67B90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6E706296" w14:textId="6833425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6882F67F" w14:textId="1186331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03375675" w14:textId="6463E25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4</w:t>
            </w:r>
          </w:p>
        </w:tc>
        <w:tc>
          <w:tcPr>
            <w:tcW w:w="2370" w:type="dxa"/>
          </w:tcPr>
          <w:p w14:paraId="7CFC84B1" w14:textId="66EFC2C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55, MT276757, MT276759</w:t>
            </w:r>
          </w:p>
        </w:tc>
      </w:tr>
      <w:tr w:rsidR="00D0148A" w:rsidRPr="00E92704" w14:paraId="3316FDDC" w14:textId="77777777" w:rsidTr="00C64517">
        <w:tc>
          <w:tcPr>
            <w:tcW w:w="1169" w:type="dxa"/>
          </w:tcPr>
          <w:p w14:paraId="60B8DF50" w14:textId="17113B7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80</w:t>
            </w:r>
          </w:p>
        </w:tc>
        <w:tc>
          <w:tcPr>
            <w:tcW w:w="1218" w:type="dxa"/>
          </w:tcPr>
          <w:p w14:paraId="2F5BFADF" w14:textId="0B223964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6B40BAF" w14:textId="3B0074E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74312E22" w14:textId="1B9208B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1DC3CE68" w14:textId="4C64B71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7BD22F97" w14:textId="4ED17F3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5</w:t>
            </w:r>
          </w:p>
        </w:tc>
        <w:tc>
          <w:tcPr>
            <w:tcW w:w="2370" w:type="dxa"/>
          </w:tcPr>
          <w:p w14:paraId="49789C75" w14:textId="560A5D3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54, MT276757, MT276759</w:t>
            </w:r>
          </w:p>
        </w:tc>
      </w:tr>
      <w:tr w:rsidR="00D0148A" w:rsidRPr="00E92704" w14:paraId="3BB99E31" w14:textId="77777777" w:rsidTr="00C64517">
        <w:tc>
          <w:tcPr>
            <w:tcW w:w="1169" w:type="dxa"/>
          </w:tcPr>
          <w:p w14:paraId="1415B418" w14:textId="66A6C09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81</w:t>
            </w:r>
          </w:p>
        </w:tc>
        <w:tc>
          <w:tcPr>
            <w:tcW w:w="1218" w:type="dxa"/>
          </w:tcPr>
          <w:p w14:paraId="1FAAC806" w14:textId="2637A19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5C856B5" w14:textId="3F3E3EC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21B3575D" w14:textId="51FAF88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782B5D21" w14:textId="241C977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32A0ACBB" w14:textId="77EBEDA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6</w:t>
            </w:r>
          </w:p>
        </w:tc>
        <w:tc>
          <w:tcPr>
            <w:tcW w:w="2370" w:type="dxa"/>
          </w:tcPr>
          <w:p w14:paraId="590F5195" w14:textId="3108DA5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58</w:t>
            </w:r>
          </w:p>
        </w:tc>
      </w:tr>
      <w:tr w:rsidR="00D0148A" w:rsidRPr="00E92704" w14:paraId="185913B4" w14:textId="77777777" w:rsidTr="00C64517">
        <w:tc>
          <w:tcPr>
            <w:tcW w:w="1169" w:type="dxa"/>
          </w:tcPr>
          <w:p w14:paraId="5AF68834" w14:textId="3BACF7C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82</w:t>
            </w:r>
          </w:p>
        </w:tc>
        <w:tc>
          <w:tcPr>
            <w:tcW w:w="1218" w:type="dxa"/>
          </w:tcPr>
          <w:p w14:paraId="3ED41AE4" w14:textId="75AA3B4C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A187B29" w14:textId="1EB1C0A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4" w:type="dxa"/>
          </w:tcPr>
          <w:p w14:paraId="4839C809" w14:textId="2439A69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6BBBC993" w14:textId="52B96884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E30F11C" w14:textId="2DEB727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7</w:t>
            </w:r>
          </w:p>
        </w:tc>
        <w:tc>
          <w:tcPr>
            <w:tcW w:w="2370" w:type="dxa"/>
          </w:tcPr>
          <w:p w14:paraId="569E7771" w14:textId="3C93D36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54, MT276755, MT276759</w:t>
            </w:r>
          </w:p>
        </w:tc>
      </w:tr>
      <w:tr w:rsidR="00D0148A" w:rsidRPr="00E92704" w14:paraId="6AC25E4D" w14:textId="77777777" w:rsidTr="00C64517">
        <w:tc>
          <w:tcPr>
            <w:tcW w:w="1169" w:type="dxa"/>
          </w:tcPr>
          <w:p w14:paraId="2C559837" w14:textId="0E22779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84</w:t>
            </w:r>
          </w:p>
        </w:tc>
        <w:tc>
          <w:tcPr>
            <w:tcW w:w="1218" w:type="dxa"/>
          </w:tcPr>
          <w:p w14:paraId="6ABD35D1" w14:textId="5B523C1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7C689D5" w14:textId="7CD7F13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4" w:type="dxa"/>
          </w:tcPr>
          <w:p w14:paraId="16A2BAB3" w14:textId="034E4B1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7BE1247D" w14:textId="6DA35F2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0741C9D9" w14:textId="2F859AE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8</w:t>
            </w:r>
          </w:p>
        </w:tc>
        <w:tc>
          <w:tcPr>
            <w:tcW w:w="2370" w:type="dxa"/>
          </w:tcPr>
          <w:p w14:paraId="01E935D2" w14:textId="3393A08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6</w:t>
            </w:r>
          </w:p>
        </w:tc>
      </w:tr>
      <w:tr w:rsidR="00D0148A" w:rsidRPr="00E92704" w14:paraId="6613BC46" w14:textId="77777777" w:rsidTr="00C64517">
        <w:tc>
          <w:tcPr>
            <w:tcW w:w="1169" w:type="dxa"/>
          </w:tcPr>
          <w:p w14:paraId="3DA8A5D6" w14:textId="4181248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87</w:t>
            </w:r>
          </w:p>
        </w:tc>
        <w:tc>
          <w:tcPr>
            <w:tcW w:w="1218" w:type="dxa"/>
          </w:tcPr>
          <w:p w14:paraId="09EEE8E0" w14:textId="1262C9E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D687C98" w14:textId="72E75BC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4" w:type="dxa"/>
          </w:tcPr>
          <w:p w14:paraId="1C8094EF" w14:textId="30B802F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0BDE53C4" w14:textId="1E5656F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6B404FDB" w14:textId="7153BD3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9</w:t>
            </w:r>
          </w:p>
        </w:tc>
        <w:tc>
          <w:tcPr>
            <w:tcW w:w="2370" w:type="dxa"/>
          </w:tcPr>
          <w:p w14:paraId="1D44739B" w14:textId="348DCAC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54, MT276755, MT276757</w:t>
            </w:r>
          </w:p>
        </w:tc>
      </w:tr>
      <w:tr w:rsidR="00D0148A" w:rsidRPr="00E92704" w14:paraId="797022D1" w14:textId="77777777" w:rsidTr="00C64517">
        <w:tc>
          <w:tcPr>
            <w:tcW w:w="1169" w:type="dxa"/>
          </w:tcPr>
          <w:p w14:paraId="1E2AC7C3" w14:textId="3EA832B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92</w:t>
            </w:r>
          </w:p>
        </w:tc>
        <w:tc>
          <w:tcPr>
            <w:tcW w:w="1218" w:type="dxa"/>
          </w:tcPr>
          <w:p w14:paraId="6A3E40C1" w14:textId="55AF7AB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1471FCD" w14:textId="48029FB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4" w:type="dxa"/>
          </w:tcPr>
          <w:p w14:paraId="509BE6B2" w14:textId="27B5C09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07EE11CF" w14:textId="02A93E0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532DEF31" w14:textId="31BDC46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0</w:t>
            </w:r>
          </w:p>
        </w:tc>
        <w:tc>
          <w:tcPr>
            <w:tcW w:w="2370" w:type="dxa"/>
          </w:tcPr>
          <w:p w14:paraId="243DFF19" w14:textId="5825455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559</w:t>
            </w:r>
          </w:p>
        </w:tc>
      </w:tr>
      <w:tr w:rsidR="00D0148A" w:rsidRPr="00E92704" w14:paraId="6BFFE51A" w14:textId="77777777" w:rsidTr="00C64517">
        <w:tc>
          <w:tcPr>
            <w:tcW w:w="1169" w:type="dxa"/>
          </w:tcPr>
          <w:p w14:paraId="75B653C4" w14:textId="28E11C5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506</w:t>
            </w:r>
          </w:p>
        </w:tc>
        <w:tc>
          <w:tcPr>
            <w:tcW w:w="1218" w:type="dxa"/>
          </w:tcPr>
          <w:p w14:paraId="6EB86A01" w14:textId="5F09800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33C7A678" w14:textId="0A82B7B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8.2017</w:t>
            </w:r>
          </w:p>
        </w:tc>
        <w:tc>
          <w:tcPr>
            <w:tcW w:w="724" w:type="dxa"/>
          </w:tcPr>
          <w:p w14:paraId="0D4A180C" w14:textId="53CE890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6E893EA7" w14:textId="356C799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23572A6" w14:textId="1D813C5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4</w:t>
            </w:r>
          </w:p>
        </w:tc>
        <w:tc>
          <w:tcPr>
            <w:tcW w:w="2370" w:type="dxa"/>
          </w:tcPr>
          <w:p w14:paraId="777C0605" w14:textId="538C143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46128ACE" w14:textId="77777777" w:rsidTr="00C64517">
        <w:tc>
          <w:tcPr>
            <w:tcW w:w="1169" w:type="dxa"/>
          </w:tcPr>
          <w:p w14:paraId="5304F6E1" w14:textId="01F5C9E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32</w:t>
            </w:r>
          </w:p>
        </w:tc>
        <w:tc>
          <w:tcPr>
            <w:tcW w:w="1218" w:type="dxa"/>
          </w:tcPr>
          <w:p w14:paraId="007FE6E4" w14:textId="4D50528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5C96170" w14:textId="1D7ADF3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8.10.2017</w:t>
            </w:r>
          </w:p>
        </w:tc>
        <w:tc>
          <w:tcPr>
            <w:tcW w:w="724" w:type="dxa"/>
          </w:tcPr>
          <w:p w14:paraId="59ABF0C3" w14:textId="0DD0EC4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34403D6F" w14:textId="2304862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F81A7F0" w14:textId="7F9C634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3</w:t>
            </w:r>
          </w:p>
        </w:tc>
        <w:tc>
          <w:tcPr>
            <w:tcW w:w="2370" w:type="dxa"/>
          </w:tcPr>
          <w:p w14:paraId="2D98BEEF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MT276707, MT276709, </w:t>
            </w:r>
          </w:p>
          <w:p w14:paraId="4C146925" w14:textId="57E1964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64</w:t>
            </w:r>
          </w:p>
        </w:tc>
      </w:tr>
      <w:tr w:rsidR="00D0148A" w:rsidRPr="00E92704" w14:paraId="19F2C44B" w14:textId="77777777" w:rsidTr="00C64517">
        <w:tc>
          <w:tcPr>
            <w:tcW w:w="1169" w:type="dxa"/>
          </w:tcPr>
          <w:p w14:paraId="5063DCEC" w14:textId="044F68F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39</w:t>
            </w:r>
          </w:p>
        </w:tc>
        <w:tc>
          <w:tcPr>
            <w:tcW w:w="1218" w:type="dxa"/>
          </w:tcPr>
          <w:p w14:paraId="221F2CA4" w14:textId="757A2AD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100606E" w14:textId="6ACA378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9.10.2017</w:t>
            </w:r>
          </w:p>
        </w:tc>
        <w:tc>
          <w:tcPr>
            <w:tcW w:w="724" w:type="dxa"/>
          </w:tcPr>
          <w:p w14:paraId="26800F10" w14:textId="6AC1CD9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19CEAE02" w14:textId="27F95B6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8F64A5C" w14:textId="2434125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4</w:t>
            </w:r>
          </w:p>
        </w:tc>
        <w:tc>
          <w:tcPr>
            <w:tcW w:w="2370" w:type="dxa"/>
          </w:tcPr>
          <w:p w14:paraId="0B8F77C7" w14:textId="7CB0C64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7, MT276709, MT276763</w:t>
            </w:r>
          </w:p>
        </w:tc>
      </w:tr>
      <w:tr w:rsidR="00D0148A" w:rsidRPr="00E92704" w14:paraId="3D37C29F" w14:textId="77777777" w:rsidTr="00C64517">
        <w:tc>
          <w:tcPr>
            <w:tcW w:w="1169" w:type="dxa"/>
          </w:tcPr>
          <w:p w14:paraId="1161312A" w14:textId="24B4A6B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44</w:t>
            </w:r>
          </w:p>
        </w:tc>
        <w:tc>
          <w:tcPr>
            <w:tcW w:w="1218" w:type="dxa"/>
          </w:tcPr>
          <w:p w14:paraId="58A7C969" w14:textId="416C37B5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37E6A0FB" w14:textId="6FA1FF4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0.10.2017</w:t>
            </w:r>
          </w:p>
        </w:tc>
        <w:tc>
          <w:tcPr>
            <w:tcW w:w="724" w:type="dxa"/>
          </w:tcPr>
          <w:p w14:paraId="25BA7CE0" w14:textId="34CC4A6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7E555FFC" w14:textId="1C4EF6A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C5032BF" w14:textId="1C596F7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5</w:t>
            </w:r>
          </w:p>
        </w:tc>
        <w:tc>
          <w:tcPr>
            <w:tcW w:w="2370" w:type="dxa"/>
          </w:tcPr>
          <w:p w14:paraId="781AF50C" w14:textId="2E14DE7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6</w:t>
            </w:r>
          </w:p>
        </w:tc>
      </w:tr>
      <w:tr w:rsidR="00D0148A" w:rsidRPr="00E92704" w14:paraId="7BAE23C5" w14:textId="77777777" w:rsidTr="00C64517">
        <w:tc>
          <w:tcPr>
            <w:tcW w:w="1169" w:type="dxa"/>
          </w:tcPr>
          <w:p w14:paraId="476DB711" w14:textId="71A6B58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45</w:t>
            </w:r>
          </w:p>
        </w:tc>
        <w:tc>
          <w:tcPr>
            <w:tcW w:w="1218" w:type="dxa"/>
          </w:tcPr>
          <w:p w14:paraId="5714F193" w14:textId="238F988C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59846B8B" w14:textId="56DC00D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0.10.2017</w:t>
            </w:r>
          </w:p>
        </w:tc>
        <w:tc>
          <w:tcPr>
            <w:tcW w:w="724" w:type="dxa"/>
          </w:tcPr>
          <w:p w14:paraId="481E96DA" w14:textId="5119D52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588DFD7D" w14:textId="671251B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5A428B83" w14:textId="44D4D30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6</w:t>
            </w:r>
          </w:p>
        </w:tc>
        <w:tc>
          <w:tcPr>
            <w:tcW w:w="2370" w:type="dxa"/>
          </w:tcPr>
          <w:p w14:paraId="45EEF808" w14:textId="33B1C58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5</w:t>
            </w:r>
          </w:p>
        </w:tc>
      </w:tr>
      <w:tr w:rsidR="00D0148A" w:rsidRPr="00E92704" w14:paraId="4B551D54" w14:textId="77777777" w:rsidTr="00C64517">
        <w:tc>
          <w:tcPr>
            <w:tcW w:w="1169" w:type="dxa"/>
          </w:tcPr>
          <w:p w14:paraId="629F26BD" w14:textId="45F3DF8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73</w:t>
            </w:r>
          </w:p>
        </w:tc>
        <w:tc>
          <w:tcPr>
            <w:tcW w:w="1218" w:type="dxa"/>
          </w:tcPr>
          <w:p w14:paraId="0E9E0957" w14:textId="37D21D5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5FD8F890" w14:textId="12BBBB3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0.10.2017</w:t>
            </w:r>
          </w:p>
        </w:tc>
        <w:tc>
          <w:tcPr>
            <w:tcW w:w="724" w:type="dxa"/>
          </w:tcPr>
          <w:p w14:paraId="21C4A1BA" w14:textId="470AF4F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4</w:t>
            </w:r>
          </w:p>
        </w:tc>
        <w:tc>
          <w:tcPr>
            <w:tcW w:w="1182" w:type="dxa"/>
          </w:tcPr>
          <w:p w14:paraId="0F7D2840" w14:textId="0A639CF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4F7DE442" w14:textId="2A897A4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7</w:t>
            </w:r>
          </w:p>
        </w:tc>
        <w:tc>
          <w:tcPr>
            <w:tcW w:w="2370" w:type="dxa"/>
          </w:tcPr>
          <w:p w14:paraId="2BAA9CFB" w14:textId="7C83B1D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148A" w:rsidRPr="00E92704" w14:paraId="52F6B282" w14:textId="77777777" w:rsidTr="00C64517">
        <w:tc>
          <w:tcPr>
            <w:tcW w:w="1169" w:type="dxa"/>
          </w:tcPr>
          <w:p w14:paraId="1B52F8AF" w14:textId="7725121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88</w:t>
            </w:r>
          </w:p>
        </w:tc>
        <w:tc>
          <w:tcPr>
            <w:tcW w:w="1218" w:type="dxa"/>
          </w:tcPr>
          <w:p w14:paraId="591B0AE5" w14:textId="6433F8C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D7DCB4E" w14:textId="38DD122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09.05.2017</w:t>
            </w:r>
          </w:p>
        </w:tc>
        <w:tc>
          <w:tcPr>
            <w:tcW w:w="724" w:type="dxa"/>
          </w:tcPr>
          <w:p w14:paraId="5DED608D" w14:textId="140E9D7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5</w:t>
            </w:r>
          </w:p>
        </w:tc>
        <w:tc>
          <w:tcPr>
            <w:tcW w:w="1182" w:type="dxa"/>
          </w:tcPr>
          <w:p w14:paraId="769DECBE" w14:textId="0FBCA22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39027F7" w14:textId="52A5483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3</w:t>
            </w:r>
          </w:p>
        </w:tc>
        <w:tc>
          <w:tcPr>
            <w:tcW w:w="2370" w:type="dxa"/>
          </w:tcPr>
          <w:p w14:paraId="6C59FAC8" w14:textId="29CF8F7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4,</w:t>
            </w: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5</w:t>
            </w:r>
          </w:p>
        </w:tc>
      </w:tr>
      <w:tr w:rsidR="00D0148A" w:rsidRPr="00E92704" w14:paraId="29159656" w14:textId="77777777" w:rsidTr="00C64517">
        <w:tc>
          <w:tcPr>
            <w:tcW w:w="1169" w:type="dxa"/>
          </w:tcPr>
          <w:p w14:paraId="5D2AF5C6" w14:textId="1ABE9D6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89</w:t>
            </w:r>
          </w:p>
        </w:tc>
        <w:tc>
          <w:tcPr>
            <w:tcW w:w="1218" w:type="dxa"/>
          </w:tcPr>
          <w:p w14:paraId="542390E2" w14:textId="1DA9002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37A13C7" w14:textId="77770D6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09.05.2017</w:t>
            </w:r>
          </w:p>
        </w:tc>
        <w:tc>
          <w:tcPr>
            <w:tcW w:w="724" w:type="dxa"/>
          </w:tcPr>
          <w:p w14:paraId="2D55A5CA" w14:textId="2D49848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5</w:t>
            </w:r>
          </w:p>
        </w:tc>
        <w:tc>
          <w:tcPr>
            <w:tcW w:w="1182" w:type="dxa"/>
          </w:tcPr>
          <w:p w14:paraId="49C610D2" w14:textId="786E08B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4E802B58" w14:textId="3051D80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4</w:t>
            </w:r>
          </w:p>
        </w:tc>
        <w:tc>
          <w:tcPr>
            <w:tcW w:w="2370" w:type="dxa"/>
          </w:tcPr>
          <w:p w14:paraId="260BADC1" w14:textId="4ED98C8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3,</w:t>
            </w: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5</w:t>
            </w:r>
          </w:p>
        </w:tc>
      </w:tr>
      <w:tr w:rsidR="00D0148A" w:rsidRPr="00E92704" w14:paraId="6F28670B" w14:textId="77777777" w:rsidTr="00C64517">
        <w:tc>
          <w:tcPr>
            <w:tcW w:w="1169" w:type="dxa"/>
          </w:tcPr>
          <w:p w14:paraId="24968D6E" w14:textId="0AF1579D" w:rsidR="00D0148A" w:rsidRPr="00580956" w:rsidRDefault="00D0148A" w:rsidP="00D0148A">
            <w:pPr>
              <w:tabs>
                <w:tab w:val="left" w:pos="67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92</w:t>
            </w:r>
          </w:p>
        </w:tc>
        <w:tc>
          <w:tcPr>
            <w:tcW w:w="1218" w:type="dxa"/>
          </w:tcPr>
          <w:p w14:paraId="3EBC8D4D" w14:textId="67BACE7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285A2BB" w14:textId="048FA06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0.05.2017</w:t>
            </w:r>
          </w:p>
        </w:tc>
        <w:tc>
          <w:tcPr>
            <w:tcW w:w="724" w:type="dxa"/>
          </w:tcPr>
          <w:p w14:paraId="3BC0BF05" w14:textId="150A060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5</w:t>
            </w:r>
          </w:p>
        </w:tc>
        <w:tc>
          <w:tcPr>
            <w:tcW w:w="1182" w:type="dxa"/>
          </w:tcPr>
          <w:p w14:paraId="6C6CE98C" w14:textId="3C954C1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29488BAF" w14:textId="46953EF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5</w:t>
            </w:r>
          </w:p>
        </w:tc>
        <w:tc>
          <w:tcPr>
            <w:tcW w:w="2370" w:type="dxa"/>
          </w:tcPr>
          <w:p w14:paraId="5F237ABC" w14:textId="669D421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3,</w:t>
            </w: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4</w:t>
            </w:r>
          </w:p>
        </w:tc>
      </w:tr>
      <w:tr w:rsidR="00D0148A" w:rsidRPr="00E92704" w14:paraId="75A45F43" w14:textId="77777777" w:rsidTr="00C64517">
        <w:tc>
          <w:tcPr>
            <w:tcW w:w="1169" w:type="dxa"/>
          </w:tcPr>
          <w:p w14:paraId="7C060EA6" w14:textId="39FCC38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93</w:t>
            </w:r>
          </w:p>
        </w:tc>
        <w:tc>
          <w:tcPr>
            <w:tcW w:w="1218" w:type="dxa"/>
          </w:tcPr>
          <w:p w14:paraId="0F6CE7AD" w14:textId="30E59F62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0008494" w14:textId="742032D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0.05.2017</w:t>
            </w:r>
          </w:p>
        </w:tc>
        <w:tc>
          <w:tcPr>
            <w:tcW w:w="724" w:type="dxa"/>
          </w:tcPr>
          <w:p w14:paraId="0EEB0C78" w14:textId="124A48F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5</w:t>
            </w:r>
          </w:p>
        </w:tc>
        <w:tc>
          <w:tcPr>
            <w:tcW w:w="1182" w:type="dxa"/>
          </w:tcPr>
          <w:p w14:paraId="6A49FDE1" w14:textId="46DD87F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339D99F9" w14:textId="3BB6DC7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6</w:t>
            </w:r>
          </w:p>
        </w:tc>
        <w:tc>
          <w:tcPr>
            <w:tcW w:w="2370" w:type="dxa"/>
          </w:tcPr>
          <w:p w14:paraId="4028BB40" w14:textId="713475C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7, MT276717</w:t>
            </w:r>
          </w:p>
        </w:tc>
      </w:tr>
      <w:tr w:rsidR="00D0148A" w:rsidRPr="00E92704" w14:paraId="48D62A01" w14:textId="77777777" w:rsidTr="00C64517">
        <w:tc>
          <w:tcPr>
            <w:tcW w:w="1169" w:type="dxa"/>
          </w:tcPr>
          <w:p w14:paraId="3DE78573" w14:textId="0496539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94</w:t>
            </w:r>
          </w:p>
        </w:tc>
        <w:tc>
          <w:tcPr>
            <w:tcW w:w="1218" w:type="dxa"/>
          </w:tcPr>
          <w:p w14:paraId="75F76D35" w14:textId="16129A76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302581B1" w14:textId="62BC4DF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0.05.2017</w:t>
            </w:r>
          </w:p>
        </w:tc>
        <w:tc>
          <w:tcPr>
            <w:tcW w:w="724" w:type="dxa"/>
          </w:tcPr>
          <w:p w14:paraId="29ED2B75" w14:textId="6D0830A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5</w:t>
            </w:r>
          </w:p>
        </w:tc>
        <w:tc>
          <w:tcPr>
            <w:tcW w:w="1182" w:type="dxa"/>
          </w:tcPr>
          <w:p w14:paraId="0AA8FE46" w14:textId="6E3E9542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02F83F2" w14:textId="71F1001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7</w:t>
            </w:r>
          </w:p>
        </w:tc>
        <w:tc>
          <w:tcPr>
            <w:tcW w:w="2370" w:type="dxa"/>
          </w:tcPr>
          <w:p w14:paraId="09E59D74" w14:textId="459D104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6, MT276717</w:t>
            </w:r>
          </w:p>
        </w:tc>
      </w:tr>
      <w:tr w:rsidR="00D0148A" w:rsidRPr="00E92704" w14:paraId="1923F550" w14:textId="77777777" w:rsidTr="00C64517">
        <w:tc>
          <w:tcPr>
            <w:tcW w:w="1169" w:type="dxa"/>
          </w:tcPr>
          <w:p w14:paraId="5B165169" w14:textId="3585535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S17/1622</w:t>
            </w:r>
          </w:p>
        </w:tc>
        <w:tc>
          <w:tcPr>
            <w:tcW w:w="1218" w:type="dxa"/>
          </w:tcPr>
          <w:p w14:paraId="023E1C50" w14:textId="56DC4179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M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arvalis</w:t>
            </w:r>
            <w:proofErr w:type="spellEnd"/>
          </w:p>
        </w:tc>
        <w:tc>
          <w:tcPr>
            <w:tcW w:w="1133" w:type="dxa"/>
          </w:tcPr>
          <w:p w14:paraId="23D0E382" w14:textId="5AC8904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08.2017</w:t>
            </w:r>
          </w:p>
        </w:tc>
        <w:tc>
          <w:tcPr>
            <w:tcW w:w="724" w:type="dxa"/>
          </w:tcPr>
          <w:p w14:paraId="1FB4BFC8" w14:textId="5B52EA8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H5</w:t>
            </w:r>
          </w:p>
        </w:tc>
        <w:tc>
          <w:tcPr>
            <w:tcW w:w="1182" w:type="dxa"/>
          </w:tcPr>
          <w:p w14:paraId="742E260F" w14:textId="16FBF98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ULV</w:t>
            </w:r>
          </w:p>
        </w:tc>
        <w:tc>
          <w:tcPr>
            <w:tcW w:w="1266" w:type="dxa"/>
          </w:tcPr>
          <w:p w14:paraId="2976F574" w14:textId="5B9FE07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7</w:t>
            </w:r>
          </w:p>
        </w:tc>
        <w:tc>
          <w:tcPr>
            <w:tcW w:w="2370" w:type="dxa"/>
          </w:tcPr>
          <w:p w14:paraId="53B31B1C" w14:textId="1F73392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6, MT276697</w:t>
            </w:r>
          </w:p>
        </w:tc>
      </w:tr>
      <w:tr w:rsidR="00D0148A" w:rsidRPr="00E92704" w14:paraId="5BD6D6FD" w14:textId="77777777" w:rsidTr="00C64517">
        <w:tc>
          <w:tcPr>
            <w:tcW w:w="1169" w:type="dxa"/>
          </w:tcPr>
          <w:p w14:paraId="795E3281" w14:textId="22656E8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81</w:t>
            </w:r>
          </w:p>
        </w:tc>
        <w:tc>
          <w:tcPr>
            <w:tcW w:w="1218" w:type="dxa"/>
          </w:tcPr>
          <w:p w14:paraId="2DC467EA" w14:textId="284E229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2D348F5" w14:textId="5890A8E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0.05.2017</w:t>
            </w:r>
          </w:p>
        </w:tc>
        <w:tc>
          <w:tcPr>
            <w:tcW w:w="724" w:type="dxa"/>
          </w:tcPr>
          <w:p w14:paraId="5EA2CDBF" w14:textId="40ACA7C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7</w:t>
            </w:r>
          </w:p>
        </w:tc>
        <w:tc>
          <w:tcPr>
            <w:tcW w:w="1182" w:type="dxa"/>
          </w:tcPr>
          <w:p w14:paraId="26BC040F" w14:textId="3AAD021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5F48DF7" w14:textId="1A35F7D0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1</w:t>
            </w:r>
          </w:p>
        </w:tc>
        <w:tc>
          <w:tcPr>
            <w:tcW w:w="2370" w:type="dxa"/>
          </w:tcPr>
          <w:p w14:paraId="61F70064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316D749D" w14:textId="77777777" w:rsidTr="00C64517">
        <w:tc>
          <w:tcPr>
            <w:tcW w:w="1169" w:type="dxa"/>
          </w:tcPr>
          <w:p w14:paraId="5C029FDE" w14:textId="237096A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31</w:t>
            </w:r>
          </w:p>
        </w:tc>
        <w:tc>
          <w:tcPr>
            <w:tcW w:w="1218" w:type="dxa"/>
          </w:tcPr>
          <w:p w14:paraId="6BBC006E" w14:textId="3150E920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66974AC" w14:textId="080C43A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5.08.2017</w:t>
            </w:r>
          </w:p>
        </w:tc>
        <w:tc>
          <w:tcPr>
            <w:tcW w:w="724" w:type="dxa"/>
          </w:tcPr>
          <w:p w14:paraId="36ADB5F0" w14:textId="598BF4A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2</w:t>
            </w:r>
          </w:p>
        </w:tc>
        <w:tc>
          <w:tcPr>
            <w:tcW w:w="1182" w:type="dxa"/>
          </w:tcPr>
          <w:p w14:paraId="41298EA8" w14:textId="69363B4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72528E08" w14:textId="608C257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0</w:t>
            </w:r>
          </w:p>
        </w:tc>
        <w:tc>
          <w:tcPr>
            <w:tcW w:w="2370" w:type="dxa"/>
          </w:tcPr>
          <w:p w14:paraId="641FC24A" w14:textId="018B7419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43AB4BDE" w14:textId="77777777" w:rsidTr="00C64517">
        <w:tc>
          <w:tcPr>
            <w:tcW w:w="1169" w:type="dxa"/>
          </w:tcPr>
          <w:p w14:paraId="4F1F7BCF" w14:textId="7B866C4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33</w:t>
            </w:r>
          </w:p>
        </w:tc>
        <w:tc>
          <w:tcPr>
            <w:tcW w:w="1218" w:type="dxa"/>
          </w:tcPr>
          <w:p w14:paraId="05DD86B3" w14:textId="6EF480A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E8533FB" w14:textId="34F9AFE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5.08.2017</w:t>
            </w:r>
          </w:p>
        </w:tc>
        <w:tc>
          <w:tcPr>
            <w:tcW w:w="724" w:type="dxa"/>
          </w:tcPr>
          <w:p w14:paraId="7727EB70" w14:textId="69DD6A1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2</w:t>
            </w:r>
          </w:p>
        </w:tc>
        <w:tc>
          <w:tcPr>
            <w:tcW w:w="1182" w:type="dxa"/>
          </w:tcPr>
          <w:p w14:paraId="51801DEC" w14:textId="6E3C9B6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3B08D8DA" w14:textId="2623639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1</w:t>
            </w:r>
          </w:p>
        </w:tc>
        <w:tc>
          <w:tcPr>
            <w:tcW w:w="2370" w:type="dxa"/>
          </w:tcPr>
          <w:p w14:paraId="5D73EF2C" w14:textId="36B14EB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2</w:t>
            </w:r>
          </w:p>
        </w:tc>
      </w:tr>
      <w:tr w:rsidR="00D0148A" w:rsidRPr="00E92704" w14:paraId="6EBCEE6A" w14:textId="77777777" w:rsidTr="00C64517">
        <w:tc>
          <w:tcPr>
            <w:tcW w:w="1169" w:type="dxa"/>
          </w:tcPr>
          <w:p w14:paraId="1D8A582C" w14:textId="4B264DD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57</w:t>
            </w:r>
          </w:p>
        </w:tc>
        <w:tc>
          <w:tcPr>
            <w:tcW w:w="1218" w:type="dxa"/>
          </w:tcPr>
          <w:p w14:paraId="5F653F43" w14:textId="17847517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A38DEC8" w14:textId="4F8CBA3D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3.08.2017</w:t>
            </w:r>
          </w:p>
        </w:tc>
        <w:tc>
          <w:tcPr>
            <w:tcW w:w="724" w:type="dxa"/>
          </w:tcPr>
          <w:p w14:paraId="02C778A6" w14:textId="64D1898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2</w:t>
            </w:r>
          </w:p>
        </w:tc>
        <w:tc>
          <w:tcPr>
            <w:tcW w:w="1182" w:type="dxa"/>
          </w:tcPr>
          <w:p w14:paraId="396C318D" w14:textId="5596ECCB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06B5BF60" w14:textId="1A070A4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2</w:t>
            </w:r>
          </w:p>
        </w:tc>
        <w:tc>
          <w:tcPr>
            <w:tcW w:w="2370" w:type="dxa"/>
          </w:tcPr>
          <w:p w14:paraId="057B857E" w14:textId="1B221A2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11</w:t>
            </w:r>
          </w:p>
        </w:tc>
      </w:tr>
      <w:tr w:rsidR="00D0148A" w:rsidRPr="00E92704" w14:paraId="1C002ACB" w14:textId="77777777" w:rsidTr="00C64517">
        <w:tc>
          <w:tcPr>
            <w:tcW w:w="1169" w:type="dxa"/>
          </w:tcPr>
          <w:p w14:paraId="611348D3" w14:textId="065284F8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459</w:t>
            </w:r>
          </w:p>
        </w:tc>
        <w:tc>
          <w:tcPr>
            <w:tcW w:w="1218" w:type="dxa"/>
          </w:tcPr>
          <w:p w14:paraId="3BDDAB48" w14:textId="26C3CB0D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200C0D3" w14:textId="40518AF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3.08.2017</w:t>
            </w:r>
          </w:p>
        </w:tc>
        <w:tc>
          <w:tcPr>
            <w:tcW w:w="724" w:type="dxa"/>
          </w:tcPr>
          <w:p w14:paraId="31F2260F" w14:textId="134CE60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2</w:t>
            </w:r>
          </w:p>
        </w:tc>
        <w:tc>
          <w:tcPr>
            <w:tcW w:w="1182" w:type="dxa"/>
          </w:tcPr>
          <w:p w14:paraId="31AAEB43" w14:textId="082121D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05102CB4" w14:textId="7A1AF3CA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13</w:t>
            </w:r>
          </w:p>
        </w:tc>
        <w:tc>
          <w:tcPr>
            <w:tcW w:w="2370" w:type="dxa"/>
          </w:tcPr>
          <w:p w14:paraId="588FB42E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38838511" w14:textId="77777777" w:rsidTr="00C64517">
        <w:tc>
          <w:tcPr>
            <w:tcW w:w="1169" w:type="dxa"/>
          </w:tcPr>
          <w:p w14:paraId="4D767EAB" w14:textId="7707744E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87</w:t>
            </w:r>
          </w:p>
        </w:tc>
        <w:tc>
          <w:tcPr>
            <w:tcW w:w="1218" w:type="dxa"/>
          </w:tcPr>
          <w:p w14:paraId="55E6468E" w14:textId="7405D223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E2D86A8" w14:textId="1E5B880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2.10.2017</w:t>
            </w:r>
          </w:p>
        </w:tc>
        <w:tc>
          <w:tcPr>
            <w:tcW w:w="724" w:type="dxa"/>
          </w:tcPr>
          <w:p w14:paraId="3393C967" w14:textId="387DF2AC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3</w:t>
            </w:r>
          </w:p>
        </w:tc>
        <w:tc>
          <w:tcPr>
            <w:tcW w:w="1182" w:type="dxa"/>
          </w:tcPr>
          <w:p w14:paraId="47A23D53" w14:textId="52D37591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361768E1" w14:textId="155227A6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8</w:t>
            </w:r>
          </w:p>
        </w:tc>
        <w:tc>
          <w:tcPr>
            <w:tcW w:w="2370" w:type="dxa"/>
          </w:tcPr>
          <w:p w14:paraId="3B1F3D68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0148A" w:rsidRPr="00E92704" w14:paraId="7B249F2F" w14:textId="77777777" w:rsidTr="00C64517">
        <w:tc>
          <w:tcPr>
            <w:tcW w:w="1169" w:type="dxa"/>
          </w:tcPr>
          <w:p w14:paraId="28949F30" w14:textId="0BC7DB55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410</w:t>
            </w:r>
          </w:p>
        </w:tc>
        <w:tc>
          <w:tcPr>
            <w:tcW w:w="1218" w:type="dxa"/>
          </w:tcPr>
          <w:p w14:paraId="68ABCF40" w14:textId="0D35FF0F" w:rsidR="00D0148A" w:rsidRPr="00580956" w:rsidRDefault="00D0148A" w:rsidP="00D0148A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23AA9C9" w14:textId="6B86983F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8.10.2017</w:t>
            </w:r>
          </w:p>
        </w:tc>
        <w:tc>
          <w:tcPr>
            <w:tcW w:w="724" w:type="dxa"/>
          </w:tcPr>
          <w:p w14:paraId="3F904E33" w14:textId="258B92C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4</w:t>
            </w:r>
          </w:p>
        </w:tc>
        <w:tc>
          <w:tcPr>
            <w:tcW w:w="1182" w:type="dxa"/>
          </w:tcPr>
          <w:p w14:paraId="1E14CDA0" w14:textId="768A0FA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6" w:type="dxa"/>
          </w:tcPr>
          <w:p w14:paraId="1F213776" w14:textId="2986E763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1</w:t>
            </w:r>
          </w:p>
        </w:tc>
        <w:tc>
          <w:tcPr>
            <w:tcW w:w="2370" w:type="dxa"/>
          </w:tcPr>
          <w:p w14:paraId="58597685" w14:textId="77777777" w:rsidR="00D0148A" w:rsidRPr="00580956" w:rsidRDefault="00D0148A" w:rsidP="00D0148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5E973E40" w14:textId="77777777" w:rsidR="00C92F96" w:rsidRDefault="00C92F96" w:rsidP="006A5EF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F3231F1" w14:textId="590613F1" w:rsidR="006A5EF3" w:rsidRPr="006A5EF3" w:rsidRDefault="008B4DC7" w:rsidP="006A5EF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</w:t>
      </w:r>
      <w:r w:rsidR="006A5EF3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095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6A5EF3" w:rsidRPr="006A5EF3">
        <w:rPr>
          <w:rFonts w:ascii="Times New Roman" w:hAnsi="Times New Roman" w:cs="Times New Roman"/>
          <w:sz w:val="24"/>
          <w:szCs w:val="24"/>
          <w:lang w:val="en-US"/>
        </w:rPr>
        <w:t xml:space="preserve"> (continued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169"/>
        <w:gridCol w:w="1221"/>
        <w:gridCol w:w="1133"/>
        <w:gridCol w:w="727"/>
        <w:gridCol w:w="1182"/>
        <w:gridCol w:w="1265"/>
        <w:gridCol w:w="2365"/>
      </w:tblGrid>
      <w:tr w:rsidR="006A5EF3" w:rsidRPr="00E92704" w14:paraId="6A9D7C60" w14:textId="77777777" w:rsidTr="00C64517">
        <w:tc>
          <w:tcPr>
            <w:tcW w:w="1169" w:type="dxa"/>
          </w:tcPr>
          <w:p w14:paraId="63B2BEC5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ample ID</w:t>
            </w:r>
          </w:p>
        </w:tc>
        <w:tc>
          <w:tcPr>
            <w:tcW w:w="1221" w:type="dxa"/>
          </w:tcPr>
          <w:p w14:paraId="5B4D6BB3" w14:textId="77777777" w:rsidR="006A5EF3" w:rsidRPr="00580956" w:rsidRDefault="006A5EF3" w:rsidP="00BA325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pecies</w:t>
            </w:r>
            <w:proofErr w:type="spellEnd"/>
          </w:p>
        </w:tc>
        <w:tc>
          <w:tcPr>
            <w:tcW w:w="1133" w:type="dxa"/>
          </w:tcPr>
          <w:p w14:paraId="44298D97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Date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captured</w:t>
            </w:r>
            <w:proofErr w:type="spellEnd"/>
          </w:p>
        </w:tc>
        <w:tc>
          <w:tcPr>
            <w:tcW w:w="727" w:type="dxa"/>
          </w:tcPr>
          <w:p w14:paraId="0929B259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Area</w:t>
            </w:r>
          </w:p>
        </w:tc>
        <w:tc>
          <w:tcPr>
            <w:tcW w:w="1182" w:type="dxa"/>
          </w:tcPr>
          <w:p w14:paraId="1FABC7AB" w14:textId="77777777" w:rsidR="006A5EF3" w:rsidRPr="00580956" w:rsidRDefault="006A5EF3" w:rsidP="00BA325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Hantavirus</w:t>
            </w:r>
            <w:proofErr w:type="spellEnd"/>
          </w:p>
        </w:tc>
        <w:tc>
          <w:tcPr>
            <w:tcW w:w="1265" w:type="dxa"/>
          </w:tcPr>
          <w:p w14:paraId="1C179B9A" w14:textId="1D893D97" w:rsidR="006A5EF3" w:rsidRPr="00580956" w:rsidRDefault="001664E6" w:rsidP="00BA32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ssion number</w:t>
            </w:r>
          </w:p>
        </w:tc>
        <w:tc>
          <w:tcPr>
            <w:tcW w:w="2365" w:type="dxa"/>
          </w:tcPr>
          <w:p w14:paraId="50B92A6D" w14:textId="77777777" w:rsidR="006A5EF3" w:rsidRPr="00580956" w:rsidRDefault="006A5EF3" w:rsidP="00BA3254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Sequence</w:t>
            </w:r>
            <w:proofErr w:type="spellEnd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identical</w:t>
            </w:r>
            <w:proofErr w:type="spellEnd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</w:p>
        </w:tc>
      </w:tr>
      <w:tr w:rsidR="00C92F96" w:rsidRPr="00E92704" w14:paraId="7366299B" w14:textId="77777777" w:rsidTr="00C64517">
        <w:tc>
          <w:tcPr>
            <w:tcW w:w="1169" w:type="dxa"/>
          </w:tcPr>
          <w:p w14:paraId="69505BAC" w14:textId="2F784E9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418</w:t>
            </w:r>
          </w:p>
        </w:tc>
        <w:tc>
          <w:tcPr>
            <w:tcW w:w="1221" w:type="dxa"/>
          </w:tcPr>
          <w:p w14:paraId="4AD9B372" w14:textId="356C81C0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CC5EDB7" w14:textId="1EBA7CB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0.10.2017</w:t>
            </w:r>
          </w:p>
        </w:tc>
        <w:tc>
          <w:tcPr>
            <w:tcW w:w="727" w:type="dxa"/>
          </w:tcPr>
          <w:p w14:paraId="703D3C07" w14:textId="73503E4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4</w:t>
            </w:r>
          </w:p>
        </w:tc>
        <w:tc>
          <w:tcPr>
            <w:tcW w:w="1182" w:type="dxa"/>
          </w:tcPr>
          <w:p w14:paraId="7834BB5F" w14:textId="6871AE3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1A051BD5" w14:textId="6C35430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62</w:t>
            </w:r>
          </w:p>
        </w:tc>
        <w:tc>
          <w:tcPr>
            <w:tcW w:w="2365" w:type="dxa"/>
          </w:tcPr>
          <w:p w14:paraId="510978A5" w14:textId="5259559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06, MT276724, MT276731, MT276725, MT276729, MT276730, MT276731, MT276732, MT276737, MT276738</w:t>
            </w:r>
          </w:p>
        </w:tc>
      </w:tr>
      <w:tr w:rsidR="00C92F96" w:rsidRPr="00E92704" w14:paraId="07D21990" w14:textId="77777777" w:rsidTr="00C64517">
        <w:tc>
          <w:tcPr>
            <w:tcW w:w="1169" w:type="dxa"/>
          </w:tcPr>
          <w:p w14:paraId="14962536" w14:textId="483520A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02</w:t>
            </w:r>
          </w:p>
        </w:tc>
        <w:tc>
          <w:tcPr>
            <w:tcW w:w="1221" w:type="dxa"/>
          </w:tcPr>
          <w:p w14:paraId="5F1E54D1" w14:textId="3932733F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9A8CBB7" w14:textId="5F7C03C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7" w:type="dxa"/>
          </w:tcPr>
          <w:p w14:paraId="4B9BF3A3" w14:textId="33AA364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6</w:t>
            </w:r>
          </w:p>
        </w:tc>
        <w:tc>
          <w:tcPr>
            <w:tcW w:w="1182" w:type="dxa"/>
          </w:tcPr>
          <w:p w14:paraId="38DE8AFC" w14:textId="23F1DA4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4C86A60F" w14:textId="104E9E8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3</w:t>
            </w:r>
          </w:p>
        </w:tc>
        <w:tc>
          <w:tcPr>
            <w:tcW w:w="2365" w:type="dxa"/>
          </w:tcPr>
          <w:p w14:paraId="649D7659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2A1C1326" w14:textId="77777777" w:rsidTr="00C64517">
        <w:tc>
          <w:tcPr>
            <w:tcW w:w="1169" w:type="dxa"/>
          </w:tcPr>
          <w:p w14:paraId="222B6C00" w14:textId="332422E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07</w:t>
            </w:r>
          </w:p>
        </w:tc>
        <w:tc>
          <w:tcPr>
            <w:tcW w:w="1221" w:type="dxa"/>
          </w:tcPr>
          <w:p w14:paraId="76DB08CC" w14:textId="0C5C599B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4BED8148" w14:textId="4DE646A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7" w:type="dxa"/>
          </w:tcPr>
          <w:p w14:paraId="718574B4" w14:textId="163263F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6</w:t>
            </w:r>
          </w:p>
        </w:tc>
        <w:tc>
          <w:tcPr>
            <w:tcW w:w="1182" w:type="dxa"/>
          </w:tcPr>
          <w:p w14:paraId="27DB1D85" w14:textId="2631E40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1C08422C" w14:textId="6304DC11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4</w:t>
            </w:r>
          </w:p>
        </w:tc>
        <w:tc>
          <w:tcPr>
            <w:tcW w:w="2365" w:type="dxa"/>
          </w:tcPr>
          <w:p w14:paraId="03DF5712" w14:textId="4C7B72F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5</w:t>
            </w:r>
          </w:p>
        </w:tc>
      </w:tr>
      <w:tr w:rsidR="00C92F96" w:rsidRPr="00E92704" w14:paraId="68B80303" w14:textId="77777777" w:rsidTr="00C64517">
        <w:tc>
          <w:tcPr>
            <w:tcW w:w="1169" w:type="dxa"/>
          </w:tcPr>
          <w:p w14:paraId="121768D5" w14:textId="36F6FC3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31</w:t>
            </w:r>
          </w:p>
        </w:tc>
        <w:tc>
          <w:tcPr>
            <w:tcW w:w="1221" w:type="dxa"/>
          </w:tcPr>
          <w:p w14:paraId="271D668F" w14:textId="3C36E5E8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2DF431C0" w14:textId="211ECEE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7" w:type="dxa"/>
          </w:tcPr>
          <w:p w14:paraId="0C255644" w14:textId="35F40A5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6</w:t>
            </w:r>
          </w:p>
        </w:tc>
        <w:tc>
          <w:tcPr>
            <w:tcW w:w="1182" w:type="dxa"/>
          </w:tcPr>
          <w:p w14:paraId="0F6B1512" w14:textId="6E3CD18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1A140704" w14:textId="2E3F8E9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5</w:t>
            </w:r>
          </w:p>
        </w:tc>
        <w:tc>
          <w:tcPr>
            <w:tcW w:w="2365" w:type="dxa"/>
          </w:tcPr>
          <w:p w14:paraId="0D5DF621" w14:textId="574E59F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4</w:t>
            </w:r>
          </w:p>
        </w:tc>
      </w:tr>
      <w:tr w:rsidR="00C92F96" w:rsidRPr="00E92704" w14:paraId="66E1DAC9" w14:textId="77777777" w:rsidTr="00C64517">
        <w:tc>
          <w:tcPr>
            <w:tcW w:w="1169" w:type="dxa"/>
          </w:tcPr>
          <w:p w14:paraId="76587EAD" w14:textId="73DE8FD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132</w:t>
            </w:r>
          </w:p>
        </w:tc>
        <w:tc>
          <w:tcPr>
            <w:tcW w:w="1221" w:type="dxa"/>
          </w:tcPr>
          <w:p w14:paraId="3C00A4F7" w14:textId="3C419BB3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FC563C7" w14:textId="3BFF057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6.10.2017</w:t>
            </w:r>
          </w:p>
        </w:tc>
        <w:tc>
          <w:tcPr>
            <w:tcW w:w="727" w:type="dxa"/>
          </w:tcPr>
          <w:p w14:paraId="5291D782" w14:textId="418134C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6</w:t>
            </w:r>
          </w:p>
        </w:tc>
        <w:tc>
          <w:tcPr>
            <w:tcW w:w="1182" w:type="dxa"/>
          </w:tcPr>
          <w:p w14:paraId="400566C6" w14:textId="14D2263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2A449DE3" w14:textId="5D0FB0E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46</w:t>
            </w:r>
          </w:p>
        </w:tc>
        <w:tc>
          <w:tcPr>
            <w:tcW w:w="2365" w:type="dxa"/>
          </w:tcPr>
          <w:p w14:paraId="2569CCC8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422B2C36" w14:textId="77777777" w:rsidTr="00C64517">
        <w:tc>
          <w:tcPr>
            <w:tcW w:w="1169" w:type="dxa"/>
          </w:tcPr>
          <w:p w14:paraId="019351D3" w14:textId="3E01F02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75</w:t>
            </w:r>
          </w:p>
        </w:tc>
        <w:tc>
          <w:tcPr>
            <w:tcW w:w="1221" w:type="dxa"/>
          </w:tcPr>
          <w:p w14:paraId="0BB6C859" w14:textId="6B679D8D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E30B6C0" w14:textId="011414B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1.05.2017</w:t>
            </w:r>
          </w:p>
        </w:tc>
        <w:tc>
          <w:tcPr>
            <w:tcW w:w="727" w:type="dxa"/>
          </w:tcPr>
          <w:p w14:paraId="2DDFE6D7" w14:textId="7A6ACED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01A78460" w14:textId="6E8E410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128E082E" w14:textId="6261D25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8</w:t>
            </w:r>
          </w:p>
        </w:tc>
        <w:tc>
          <w:tcPr>
            <w:tcW w:w="2365" w:type="dxa"/>
          </w:tcPr>
          <w:p w14:paraId="6DDC941E" w14:textId="5DCFD00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1, MT276702</w:t>
            </w:r>
          </w:p>
        </w:tc>
      </w:tr>
      <w:tr w:rsidR="00C92F96" w:rsidRPr="00E92704" w14:paraId="58938300" w14:textId="77777777" w:rsidTr="00C64517">
        <w:tc>
          <w:tcPr>
            <w:tcW w:w="1169" w:type="dxa"/>
          </w:tcPr>
          <w:p w14:paraId="0D4BE5AB" w14:textId="086CE77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78</w:t>
            </w:r>
          </w:p>
        </w:tc>
        <w:tc>
          <w:tcPr>
            <w:tcW w:w="1221" w:type="dxa"/>
          </w:tcPr>
          <w:p w14:paraId="33B680A0" w14:textId="54F7FC1F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B715A1B" w14:textId="489006D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5.2017</w:t>
            </w:r>
          </w:p>
        </w:tc>
        <w:tc>
          <w:tcPr>
            <w:tcW w:w="727" w:type="dxa"/>
          </w:tcPr>
          <w:p w14:paraId="469AB1CC" w14:textId="5862DD7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37A3BFD8" w14:textId="63D7E28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2003880E" w14:textId="6C19E78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9</w:t>
            </w:r>
          </w:p>
        </w:tc>
        <w:tc>
          <w:tcPr>
            <w:tcW w:w="2365" w:type="dxa"/>
          </w:tcPr>
          <w:p w14:paraId="4287389C" w14:textId="38D4E0E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0, MT276703, MT276721</w:t>
            </w:r>
          </w:p>
        </w:tc>
      </w:tr>
      <w:tr w:rsidR="00C92F96" w:rsidRPr="00E92704" w14:paraId="3FE5A0A9" w14:textId="77777777" w:rsidTr="00C64517">
        <w:tc>
          <w:tcPr>
            <w:tcW w:w="1169" w:type="dxa"/>
          </w:tcPr>
          <w:p w14:paraId="2E157809" w14:textId="59C46E8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79</w:t>
            </w:r>
          </w:p>
        </w:tc>
        <w:tc>
          <w:tcPr>
            <w:tcW w:w="1221" w:type="dxa"/>
          </w:tcPr>
          <w:p w14:paraId="08AAAD5E" w14:textId="5FD234B8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6C99630" w14:textId="1E3D6FB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5.2017</w:t>
            </w:r>
          </w:p>
        </w:tc>
        <w:tc>
          <w:tcPr>
            <w:tcW w:w="727" w:type="dxa"/>
          </w:tcPr>
          <w:p w14:paraId="4E937B44" w14:textId="35F325B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0AECB2A7" w14:textId="4BFA580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358E6711" w14:textId="5E0F3AF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0</w:t>
            </w:r>
          </w:p>
        </w:tc>
        <w:tc>
          <w:tcPr>
            <w:tcW w:w="2365" w:type="dxa"/>
          </w:tcPr>
          <w:p w14:paraId="3314CC12" w14:textId="0955E15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9, MT276703, MT276721</w:t>
            </w:r>
          </w:p>
        </w:tc>
      </w:tr>
      <w:tr w:rsidR="00C92F96" w:rsidRPr="00E92704" w14:paraId="46F95586" w14:textId="77777777" w:rsidTr="00C64517">
        <w:tc>
          <w:tcPr>
            <w:tcW w:w="1169" w:type="dxa"/>
          </w:tcPr>
          <w:p w14:paraId="6751503B" w14:textId="3EB25E4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80</w:t>
            </w:r>
          </w:p>
        </w:tc>
        <w:tc>
          <w:tcPr>
            <w:tcW w:w="1221" w:type="dxa"/>
          </w:tcPr>
          <w:p w14:paraId="357FC34C" w14:textId="5BD7D947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0174089D" w14:textId="02B772E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5.2017</w:t>
            </w:r>
          </w:p>
        </w:tc>
        <w:tc>
          <w:tcPr>
            <w:tcW w:w="727" w:type="dxa"/>
          </w:tcPr>
          <w:p w14:paraId="5B7B25E2" w14:textId="52C0CAC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1E692772" w14:textId="49304EF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431B0546" w14:textId="5D51872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1</w:t>
            </w:r>
          </w:p>
        </w:tc>
        <w:tc>
          <w:tcPr>
            <w:tcW w:w="2365" w:type="dxa"/>
          </w:tcPr>
          <w:p w14:paraId="7EA6257E" w14:textId="1BBB034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8, MT276702</w:t>
            </w:r>
          </w:p>
        </w:tc>
      </w:tr>
      <w:tr w:rsidR="00C92F96" w:rsidRPr="00E92704" w14:paraId="1BC3B61C" w14:textId="77777777" w:rsidTr="00C64517">
        <w:tc>
          <w:tcPr>
            <w:tcW w:w="1169" w:type="dxa"/>
          </w:tcPr>
          <w:p w14:paraId="6652CE2B" w14:textId="707A0E1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81</w:t>
            </w:r>
          </w:p>
        </w:tc>
        <w:tc>
          <w:tcPr>
            <w:tcW w:w="1221" w:type="dxa"/>
          </w:tcPr>
          <w:p w14:paraId="11BC3552" w14:textId="157B6AE4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7C563B44" w14:textId="3AC05AE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5.2017</w:t>
            </w:r>
          </w:p>
        </w:tc>
        <w:tc>
          <w:tcPr>
            <w:tcW w:w="727" w:type="dxa"/>
          </w:tcPr>
          <w:p w14:paraId="132C8D8D" w14:textId="006C6B5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2F3F18CA" w14:textId="5A5DF7F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22A6CA90" w14:textId="61FF7E8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2</w:t>
            </w:r>
          </w:p>
        </w:tc>
        <w:tc>
          <w:tcPr>
            <w:tcW w:w="2365" w:type="dxa"/>
          </w:tcPr>
          <w:p w14:paraId="73B5AD3B" w14:textId="21A5C94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8, MT276701</w:t>
            </w:r>
          </w:p>
        </w:tc>
      </w:tr>
      <w:tr w:rsidR="00C92F96" w:rsidRPr="00E92704" w14:paraId="194EEA2E" w14:textId="77777777" w:rsidTr="00C64517">
        <w:tc>
          <w:tcPr>
            <w:tcW w:w="1169" w:type="dxa"/>
          </w:tcPr>
          <w:p w14:paraId="3E2E0572" w14:textId="7027602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882</w:t>
            </w:r>
          </w:p>
        </w:tc>
        <w:tc>
          <w:tcPr>
            <w:tcW w:w="1221" w:type="dxa"/>
          </w:tcPr>
          <w:p w14:paraId="0693C5E0" w14:textId="31A10E04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E1AE595" w14:textId="0AA3728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2.05.2017</w:t>
            </w:r>
          </w:p>
        </w:tc>
        <w:tc>
          <w:tcPr>
            <w:tcW w:w="727" w:type="dxa"/>
          </w:tcPr>
          <w:p w14:paraId="18E682B6" w14:textId="3B6CFB3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5E314413" w14:textId="5EEEF8F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230D8371" w14:textId="10D3446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03</w:t>
            </w:r>
          </w:p>
        </w:tc>
        <w:tc>
          <w:tcPr>
            <w:tcW w:w="2365" w:type="dxa"/>
          </w:tcPr>
          <w:p w14:paraId="5878472A" w14:textId="13F4D1C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9, MT276700, MT276721</w:t>
            </w:r>
          </w:p>
        </w:tc>
      </w:tr>
      <w:tr w:rsidR="00C92F96" w:rsidRPr="00E92704" w14:paraId="6E50B1EF" w14:textId="77777777" w:rsidTr="00C64517">
        <w:tc>
          <w:tcPr>
            <w:tcW w:w="1169" w:type="dxa"/>
          </w:tcPr>
          <w:p w14:paraId="037AAAFA" w14:textId="321FAFE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729</w:t>
            </w:r>
          </w:p>
        </w:tc>
        <w:tc>
          <w:tcPr>
            <w:tcW w:w="1221" w:type="dxa"/>
          </w:tcPr>
          <w:p w14:paraId="13FDD825" w14:textId="04AB319E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0C59B413" w14:textId="369B3CF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7.08.2017</w:t>
            </w:r>
          </w:p>
        </w:tc>
        <w:tc>
          <w:tcPr>
            <w:tcW w:w="727" w:type="dxa"/>
          </w:tcPr>
          <w:p w14:paraId="685DEBF5" w14:textId="7C7D820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7</w:t>
            </w:r>
          </w:p>
        </w:tc>
        <w:tc>
          <w:tcPr>
            <w:tcW w:w="1182" w:type="dxa"/>
          </w:tcPr>
          <w:p w14:paraId="7631F28A" w14:textId="75F315C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75327E7B" w14:textId="099719E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1</w:t>
            </w:r>
          </w:p>
        </w:tc>
        <w:tc>
          <w:tcPr>
            <w:tcW w:w="2365" w:type="dxa"/>
          </w:tcPr>
          <w:p w14:paraId="2D2B39AF" w14:textId="04C8BB9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699, MT276700, MT276703</w:t>
            </w:r>
          </w:p>
        </w:tc>
      </w:tr>
      <w:tr w:rsidR="00C92F96" w:rsidRPr="00E92704" w14:paraId="4DE6F691" w14:textId="77777777" w:rsidTr="00C64517">
        <w:tc>
          <w:tcPr>
            <w:tcW w:w="1169" w:type="dxa"/>
          </w:tcPr>
          <w:p w14:paraId="28C702FB" w14:textId="23D0293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818</w:t>
            </w:r>
          </w:p>
        </w:tc>
        <w:tc>
          <w:tcPr>
            <w:tcW w:w="1221" w:type="dxa"/>
          </w:tcPr>
          <w:p w14:paraId="75CA130C" w14:textId="03CA6C77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6449B894" w14:textId="07AFD54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7.08.2017</w:t>
            </w:r>
          </w:p>
        </w:tc>
        <w:tc>
          <w:tcPr>
            <w:tcW w:w="727" w:type="dxa"/>
          </w:tcPr>
          <w:p w14:paraId="7B3B0477" w14:textId="7F9568D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18</w:t>
            </w:r>
          </w:p>
        </w:tc>
        <w:tc>
          <w:tcPr>
            <w:tcW w:w="1182" w:type="dxa"/>
          </w:tcPr>
          <w:p w14:paraId="22274F5B" w14:textId="21E409D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591C0EEE" w14:textId="4459B819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22</w:t>
            </w:r>
          </w:p>
        </w:tc>
        <w:tc>
          <w:tcPr>
            <w:tcW w:w="2365" w:type="dxa"/>
          </w:tcPr>
          <w:p w14:paraId="24759522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24F94779" w14:textId="77777777" w:rsidTr="00C64517">
        <w:tc>
          <w:tcPr>
            <w:tcW w:w="1169" w:type="dxa"/>
          </w:tcPr>
          <w:p w14:paraId="308E01E0" w14:textId="40F865C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14</w:t>
            </w:r>
          </w:p>
        </w:tc>
        <w:tc>
          <w:tcPr>
            <w:tcW w:w="1221" w:type="dxa"/>
          </w:tcPr>
          <w:p w14:paraId="52EAC91D" w14:textId="146492AE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1432361A" w14:textId="715BD07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7" w:type="dxa"/>
          </w:tcPr>
          <w:p w14:paraId="655251BE" w14:textId="6A5921F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W1</w:t>
            </w:r>
          </w:p>
        </w:tc>
        <w:tc>
          <w:tcPr>
            <w:tcW w:w="1182" w:type="dxa"/>
          </w:tcPr>
          <w:p w14:paraId="2216DF1C" w14:textId="787A197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6279FD07" w14:textId="7F2FBE4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2</w:t>
            </w:r>
          </w:p>
        </w:tc>
        <w:tc>
          <w:tcPr>
            <w:tcW w:w="2365" w:type="dxa"/>
          </w:tcPr>
          <w:p w14:paraId="7CECD6CC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36A78784" w14:textId="77777777" w:rsidTr="00C64517">
        <w:tc>
          <w:tcPr>
            <w:tcW w:w="1169" w:type="dxa"/>
          </w:tcPr>
          <w:p w14:paraId="0A37AE13" w14:textId="65A46251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246</w:t>
            </w:r>
          </w:p>
        </w:tc>
        <w:tc>
          <w:tcPr>
            <w:tcW w:w="1221" w:type="dxa"/>
          </w:tcPr>
          <w:p w14:paraId="151DBC76" w14:textId="6E5CAF3D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M. arvalis</w:t>
            </w:r>
          </w:p>
        </w:tc>
        <w:tc>
          <w:tcPr>
            <w:tcW w:w="1133" w:type="dxa"/>
          </w:tcPr>
          <w:p w14:paraId="30D3BF21" w14:textId="74BBB3F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7" w:type="dxa"/>
          </w:tcPr>
          <w:p w14:paraId="46581AAC" w14:textId="5FF4E26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W2</w:t>
            </w:r>
          </w:p>
        </w:tc>
        <w:tc>
          <w:tcPr>
            <w:tcW w:w="1182" w:type="dxa"/>
          </w:tcPr>
          <w:p w14:paraId="3D040F7A" w14:textId="509F50A1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TULV</w:t>
            </w:r>
          </w:p>
        </w:tc>
        <w:tc>
          <w:tcPr>
            <w:tcW w:w="1265" w:type="dxa"/>
          </w:tcPr>
          <w:p w14:paraId="5FD290BD" w14:textId="0AE512F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53</w:t>
            </w:r>
          </w:p>
        </w:tc>
        <w:tc>
          <w:tcPr>
            <w:tcW w:w="2365" w:type="dxa"/>
          </w:tcPr>
          <w:p w14:paraId="2C077F33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743A61" w:rsidRPr="00E92704" w14:paraId="5187810E" w14:textId="77777777" w:rsidTr="00C64517">
        <w:tc>
          <w:tcPr>
            <w:tcW w:w="1169" w:type="dxa"/>
          </w:tcPr>
          <w:p w14:paraId="3386B260" w14:textId="23177F6F" w:rsidR="00743A61" w:rsidRPr="00580956" w:rsidRDefault="00743A61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783</w:t>
            </w:r>
          </w:p>
        </w:tc>
        <w:tc>
          <w:tcPr>
            <w:tcW w:w="1221" w:type="dxa"/>
          </w:tcPr>
          <w:p w14:paraId="5175DD92" w14:textId="699C43CD" w:rsidR="00743A61" w:rsidRPr="00580956" w:rsidRDefault="00743A61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31C21BEE" w14:textId="4CC0CDC6" w:rsidR="00743A61" w:rsidRPr="00580956" w:rsidRDefault="00743A61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09.05.2017</w:t>
            </w:r>
          </w:p>
        </w:tc>
        <w:tc>
          <w:tcPr>
            <w:tcW w:w="727" w:type="dxa"/>
          </w:tcPr>
          <w:p w14:paraId="7EB656E5" w14:textId="08E95919" w:rsidR="00743A61" w:rsidRPr="00580956" w:rsidRDefault="009D1333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6</w:t>
            </w:r>
          </w:p>
        </w:tc>
        <w:tc>
          <w:tcPr>
            <w:tcW w:w="1182" w:type="dxa"/>
          </w:tcPr>
          <w:p w14:paraId="34307C70" w14:textId="1BF39601" w:rsidR="00743A61" w:rsidRPr="00580956" w:rsidRDefault="00743A61" w:rsidP="00743A61">
            <w:pPr>
              <w:tabs>
                <w:tab w:val="left" w:pos="75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4322A83C" w14:textId="54231348" w:rsidR="00743A61" w:rsidRPr="00580956" w:rsidRDefault="00141FF2" w:rsidP="00C92F96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580909</w:t>
            </w:r>
          </w:p>
        </w:tc>
        <w:tc>
          <w:tcPr>
            <w:tcW w:w="2365" w:type="dxa"/>
          </w:tcPr>
          <w:p w14:paraId="239CCD95" w14:textId="77777777" w:rsidR="00743A61" w:rsidRPr="00580956" w:rsidRDefault="00743A61" w:rsidP="00C92F96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C92F96" w:rsidRPr="00E92704" w14:paraId="4B3DDDEC" w14:textId="77777777" w:rsidTr="00C64517">
        <w:tc>
          <w:tcPr>
            <w:tcW w:w="1169" w:type="dxa"/>
          </w:tcPr>
          <w:p w14:paraId="66086EC0" w14:textId="3B865E2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590</w:t>
            </w:r>
          </w:p>
        </w:tc>
        <w:tc>
          <w:tcPr>
            <w:tcW w:w="1221" w:type="dxa"/>
          </w:tcPr>
          <w:p w14:paraId="6C8DB475" w14:textId="37959F18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1350DE40" w14:textId="2BA48A66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11.08.2017</w:t>
            </w:r>
          </w:p>
        </w:tc>
        <w:tc>
          <w:tcPr>
            <w:tcW w:w="727" w:type="dxa"/>
          </w:tcPr>
          <w:p w14:paraId="206AE68A" w14:textId="625E2DE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401AF2D5" w14:textId="52135E91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64E29FC8" w14:textId="4C1FB93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69</w:t>
            </w:r>
          </w:p>
        </w:tc>
        <w:tc>
          <w:tcPr>
            <w:tcW w:w="2365" w:type="dxa"/>
          </w:tcPr>
          <w:p w14:paraId="7D4B425D" w14:textId="65077C3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92F96" w:rsidRPr="00E92704" w14:paraId="4C9CF29D" w14:textId="77777777" w:rsidTr="00C64517">
        <w:tc>
          <w:tcPr>
            <w:tcW w:w="1169" w:type="dxa"/>
          </w:tcPr>
          <w:p w14:paraId="6335AF9F" w14:textId="333250E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303</w:t>
            </w:r>
          </w:p>
        </w:tc>
        <w:tc>
          <w:tcPr>
            <w:tcW w:w="1221" w:type="dxa"/>
          </w:tcPr>
          <w:p w14:paraId="1D9F4ACB" w14:textId="01B6BC5A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03051408" w14:textId="389BCBB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9.10.2017</w:t>
            </w:r>
          </w:p>
        </w:tc>
        <w:tc>
          <w:tcPr>
            <w:tcW w:w="727" w:type="dxa"/>
          </w:tcPr>
          <w:p w14:paraId="74DE38EA" w14:textId="4BE3897E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0C3A6A31" w14:textId="731E8854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380883B0" w14:textId="7560EB6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MT276771</w:t>
            </w:r>
          </w:p>
        </w:tc>
        <w:tc>
          <w:tcPr>
            <w:tcW w:w="2365" w:type="dxa"/>
          </w:tcPr>
          <w:p w14:paraId="39B0BF05" w14:textId="1CFBA5C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92F96" w:rsidRPr="00E92704" w14:paraId="0CFCCFEA" w14:textId="77777777" w:rsidTr="00C64517">
        <w:tc>
          <w:tcPr>
            <w:tcW w:w="1169" w:type="dxa"/>
          </w:tcPr>
          <w:p w14:paraId="3C145C09" w14:textId="39A47E0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1647</w:t>
            </w:r>
          </w:p>
        </w:tc>
        <w:tc>
          <w:tcPr>
            <w:tcW w:w="1221" w:type="dxa"/>
          </w:tcPr>
          <w:p w14:paraId="741B876E" w14:textId="017ED9D0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C</w:t>
            </w:r>
            <w:r w:rsidRPr="00580956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5F276FB6" w14:textId="1847220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08.2017</w:t>
            </w:r>
          </w:p>
        </w:tc>
        <w:tc>
          <w:tcPr>
            <w:tcW w:w="727" w:type="dxa"/>
          </w:tcPr>
          <w:p w14:paraId="06F57090" w14:textId="7BF09C7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H3</w:t>
            </w:r>
          </w:p>
        </w:tc>
        <w:tc>
          <w:tcPr>
            <w:tcW w:w="1182" w:type="dxa"/>
          </w:tcPr>
          <w:p w14:paraId="10EBF6D1" w14:textId="58AE5C3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UV</w:t>
            </w:r>
          </w:p>
        </w:tc>
        <w:tc>
          <w:tcPr>
            <w:tcW w:w="1265" w:type="dxa"/>
          </w:tcPr>
          <w:p w14:paraId="476873BC" w14:textId="34156B33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70</w:t>
            </w:r>
          </w:p>
        </w:tc>
        <w:tc>
          <w:tcPr>
            <w:tcW w:w="2365" w:type="dxa"/>
          </w:tcPr>
          <w:p w14:paraId="0D2CDBE6" w14:textId="7777777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6E8BD145" w14:textId="77777777" w:rsidTr="00C64517">
        <w:tc>
          <w:tcPr>
            <w:tcW w:w="1169" w:type="dxa"/>
          </w:tcPr>
          <w:p w14:paraId="4FC8B72E" w14:textId="2101C4E2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14</w:t>
            </w:r>
          </w:p>
        </w:tc>
        <w:tc>
          <w:tcPr>
            <w:tcW w:w="1221" w:type="dxa"/>
          </w:tcPr>
          <w:p w14:paraId="62284649" w14:textId="667BE57A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3E1D51E9" w14:textId="5D285CB5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4.10.2017</w:t>
            </w:r>
          </w:p>
        </w:tc>
        <w:tc>
          <w:tcPr>
            <w:tcW w:w="727" w:type="dxa"/>
          </w:tcPr>
          <w:p w14:paraId="05DC26FF" w14:textId="7079665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9</w:t>
            </w:r>
          </w:p>
        </w:tc>
        <w:tc>
          <w:tcPr>
            <w:tcW w:w="1182" w:type="dxa"/>
          </w:tcPr>
          <w:p w14:paraId="69D0C5D2" w14:textId="7C58089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09420A8B" w14:textId="584EAC20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72</w:t>
            </w:r>
          </w:p>
        </w:tc>
        <w:tc>
          <w:tcPr>
            <w:tcW w:w="2365" w:type="dxa"/>
          </w:tcPr>
          <w:p w14:paraId="459B36A2" w14:textId="43E1D56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7DB145F9" w14:textId="77777777" w:rsidTr="00C64517">
        <w:tc>
          <w:tcPr>
            <w:tcW w:w="1169" w:type="dxa"/>
          </w:tcPr>
          <w:p w14:paraId="04E83DE7" w14:textId="5D2E19AC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18</w:t>
            </w:r>
          </w:p>
        </w:tc>
        <w:tc>
          <w:tcPr>
            <w:tcW w:w="1221" w:type="dxa"/>
          </w:tcPr>
          <w:p w14:paraId="5C9B87E1" w14:textId="06B24118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55B8AF15" w14:textId="0BEFA9AF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7.10.2017</w:t>
            </w:r>
          </w:p>
        </w:tc>
        <w:tc>
          <w:tcPr>
            <w:tcW w:w="727" w:type="dxa"/>
          </w:tcPr>
          <w:p w14:paraId="2921AB7F" w14:textId="044D45D7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0BBCEC13" w14:textId="237D037A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69B94C92" w14:textId="0DFB25E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73</w:t>
            </w:r>
          </w:p>
        </w:tc>
        <w:tc>
          <w:tcPr>
            <w:tcW w:w="2365" w:type="dxa"/>
          </w:tcPr>
          <w:p w14:paraId="5866E021" w14:textId="3819EEA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92F96" w:rsidRPr="00E92704" w14:paraId="0A7C2B73" w14:textId="77777777" w:rsidTr="00C64517">
        <w:tc>
          <w:tcPr>
            <w:tcW w:w="1169" w:type="dxa"/>
          </w:tcPr>
          <w:p w14:paraId="14D6688E" w14:textId="76E9ECC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KS17/2520</w:t>
            </w:r>
          </w:p>
        </w:tc>
        <w:tc>
          <w:tcPr>
            <w:tcW w:w="1221" w:type="dxa"/>
          </w:tcPr>
          <w:p w14:paraId="0075D63F" w14:textId="74969627" w:rsidR="00C92F96" w:rsidRPr="00580956" w:rsidRDefault="00C92F96" w:rsidP="00C92F9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. </w:t>
            </w:r>
            <w:proofErr w:type="spellStart"/>
            <w:r w:rsidRPr="00580956">
              <w:rPr>
                <w:rFonts w:ascii="Times New Roman" w:hAnsi="Times New Roman" w:cs="Times New Roman"/>
                <w:i/>
                <w:sz w:val="20"/>
                <w:szCs w:val="20"/>
              </w:rPr>
              <w:t>glareolus</w:t>
            </w:r>
            <w:proofErr w:type="spellEnd"/>
          </w:p>
        </w:tc>
        <w:tc>
          <w:tcPr>
            <w:tcW w:w="1133" w:type="dxa"/>
          </w:tcPr>
          <w:p w14:paraId="43A8ED61" w14:textId="19EBDD4B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28.10.2017</w:t>
            </w:r>
          </w:p>
        </w:tc>
        <w:tc>
          <w:tcPr>
            <w:tcW w:w="727" w:type="dxa"/>
          </w:tcPr>
          <w:p w14:paraId="42A76873" w14:textId="0895425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UH2</w:t>
            </w:r>
          </w:p>
        </w:tc>
        <w:tc>
          <w:tcPr>
            <w:tcW w:w="1182" w:type="dxa"/>
          </w:tcPr>
          <w:p w14:paraId="2B5ECA49" w14:textId="611ED101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</w:rPr>
              <w:t>PUUV</w:t>
            </w:r>
          </w:p>
        </w:tc>
        <w:tc>
          <w:tcPr>
            <w:tcW w:w="1265" w:type="dxa"/>
          </w:tcPr>
          <w:p w14:paraId="6E83296F" w14:textId="7645058D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809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T276774</w:t>
            </w:r>
          </w:p>
        </w:tc>
        <w:tc>
          <w:tcPr>
            <w:tcW w:w="2365" w:type="dxa"/>
          </w:tcPr>
          <w:p w14:paraId="38D97C23" w14:textId="6F29B108" w:rsidR="00C92F96" w:rsidRPr="00580956" w:rsidRDefault="00C92F96" w:rsidP="00C92F9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41D60DA1" w14:textId="77777777" w:rsidR="006A5EF3" w:rsidRDefault="006A5EF3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4BD5ADC8" w14:textId="77777777" w:rsidR="006A5EF3" w:rsidRDefault="006A5EF3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5F78B8C2" w14:textId="77777777" w:rsidR="006A5EF3" w:rsidRDefault="006A5EF3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3554C1EB" w14:textId="77777777" w:rsidR="006A5EF3" w:rsidRDefault="006A5EF3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0FA02D3D" w14:textId="77777777" w:rsidR="006A5EF3" w:rsidRDefault="006A5EF3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44BEF0F9" w14:textId="26F5C800" w:rsidR="008B2320" w:rsidRDefault="008B2320" w:rsidP="006A5EF3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256E85F" w14:textId="77777777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028B1F7F" w14:textId="77777777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00358E1A" w14:textId="77777777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0ECC0CD7" w14:textId="77777777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5C22F3E7" w14:textId="25506045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1789F1F6" w14:textId="6CADD45E" w:rsidR="008B2320" w:rsidRDefault="008B2320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63B8FAA7" w14:textId="4A74D712" w:rsidR="001F3F6D" w:rsidRDefault="001F3F6D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F6BB7C9" w14:textId="62768996" w:rsidR="001F3F6D" w:rsidRDefault="001F3F6D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8892B29" w14:textId="77777777" w:rsidR="001F3F6D" w:rsidRDefault="001F3F6D" w:rsidP="005E4144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66BF0971" w14:textId="4D005B82" w:rsidR="001A1490" w:rsidRPr="00583814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</w:t>
      </w:r>
      <w:r w:rsidR="00CC5615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0956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702AC1"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List of all sequences used in condensed clades in F</w:t>
      </w:r>
      <w:r w:rsidR="001664E6">
        <w:rPr>
          <w:rFonts w:ascii="Times New Roman" w:hAnsi="Times New Roman" w:cs="Times New Roman"/>
          <w:sz w:val="24"/>
          <w:szCs w:val="24"/>
          <w:lang w:val="en-US"/>
        </w:rPr>
        <w:t>ig. 2</w:t>
      </w:r>
      <w:r w:rsidR="00702AC1"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500E69">
        <w:rPr>
          <w:rFonts w:ascii="Times New Roman" w:hAnsi="Times New Roman" w:cs="Times New Roman"/>
          <w:sz w:val="24"/>
          <w:szCs w:val="24"/>
          <w:lang w:val="en-US"/>
        </w:rPr>
        <w:t>Fig. 3</w:t>
      </w:r>
      <w:r w:rsidR="00702AC1" w:rsidRPr="0058381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Lineage nomenclature after </w:t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XhlbmhvZmVyPC9BdXRob3I+PFllYXI+MjAxOTwvWWVh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</w:fldData>
        </w:fldChar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XhlbmhvZmVyPC9BdXRob3I+PFllYXI+MjAxOTwvWWVh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</w:fldData>
        </w:fldChar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1177" w:rsidRPr="00583814">
        <w:rPr>
          <w:rFonts w:ascii="Times New Roman" w:hAnsi="Times New Roman" w:cs="Times New Roman"/>
          <w:noProof/>
          <w:sz w:val="24"/>
          <w:szCs w:val="24"/>
          <w:lang w:val="en-US"/>
        </w:rPr>
        <w:t>[1,2]</w:t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77" w:rsidRPr="005838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71"/>
        <w:gridCol w:w="1658"/>
        <w:gridCol w:w="4638"/>
      </w:tblGrid>
      <w:tr w:rsidR="001A1490" w:rsidRPr="001664E6" w14:paraId="68802F4B" w14:textId="77777777" w:rsidTr="00B106EE">
        <w:tc>
          <w:tcPr>
            <w:tcW w:w="2771" w:type="dxa"/>
            <w:shd w:val="clear" w:color="auto" w:fill="auto"/>
          </w:tcPr>
          <w:p w14:paraId="04797C17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ntavirus</w:t>
            </w:r>
          </w:p>
        </w:tc>
        <w:tc>
          <w:tcPr>
            <w:tcW w:w="1658" w:type="dxa"/>
            <w:shd w:val="clear" w:color="auto" w:fill="auto"/>
          </w:tcPr>
          <w:p w14:paraId="439A2B8A" w14:textId="025C3F3B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lade</w:t>
            </w:r>
            <w:r w:rsidR="00696F5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/strain</w:t>
            </w:r>
          </w:p>
        </w:tc>
        <w:tc>
          <w:tcPr>
            <w:tcW w:w="4638" w:type="dxa"/>
            <w:shd w:val="clear" w:color="auto" w:fill="auto"/>
          </w:tcPr>
          <w:p w14:paraId="0C8514EB" w14:textId="673A289C" w:rsidR="001A1490" w:rsidRPr="00583814" w:rsidRDefault="001664E6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1664E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ccession number</w:t>
            </w:r>
          </w:p>
        </w:tc>
      </w:tr>
      <w:tr w:rsidR="001A1490" w:rsidRPr="001664E6" w14:paraId="70CDB5AE" w14:textId="77777777" w:rsidTr="00B106EE">
        <w:tc>
          <w:tcPr>
            <w:tcW w:w="2771" w:type="dxa"/>
            <w:vMerge w:val="restart"/>
            <w:shd w:val="clear" w:color="auto" w:fill="auto"/>
          </w:tcPr>
          <w:p w14:paraId="18A34BBB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Tula </w:t>
            </w: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orthohantavirus</w:t>
            </w:r>
            <w:proofErr w:type="spellEnd"/>
          </w:p>
        </w:tc>
        <w:tc>
          <w:tcPr>
            <w:tcW w:w="1658" w:type="dxa"/>
            <w:shd w:val="clear" w:color="auto" w:fill="auto"/>
          </w:tcPr>
          <w:p w14:paraId="4B9D0599" w14:textId="2EF9AC07" w:rsidR="001A1490" w:rsidRPr="00583814" w:rsidRDefault="008F117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entral South (</w:t>
            </w:r>
            <w:r w:rsidR="001A1490"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</w:t>
            </w:r>
            <w:r w:rsidR="001664E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N.S</w:t>
            </w: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4638" w:type="dxa"/>
            <w:shd w:val="clear" w:color="auto" w:fill="auto"/>
          </w:tcPr>
          <w:p w14:paraId="61EC8F0E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C28AD">
              <w:rPr>
                <w:rFonts w:ascii="Times New Roman" w:eastAsia="Calibri" w:hAnsi="Times New Roman" w:cs="Times New Roman"/>
                <w:sz w:val="24"/>
                <w:szCs w:val="24"/>
              </w:rPr>
              <w:t>MK386133</w:t>
            </w:r>
          </w:p>
          <w:p w14:paraId="4B38E912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C28AD">
              <w:rPr>
                <w:rFonts w:ascii="Times New Roman" w:eastAsia="Calibri" w:hAnsi="Times New Roman" w:cs="Times New Roman"/>
                <w:sz w:val="24"/>
                <w:szCs w:val="24"/>
              </w:rPr>
              <w:t>MK386134</w:t>
            </w:r>
          </w:p>
          <w:p w14:paraId="61524156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C28AD">
              <w:rPr>
                <w:rFonts w:ascii="Times New Roman" w:eastAsia="Calibri" w:hAnsi="Times New Roman" w:cs="Times New Roman"/>
                <w:sz w:val="24"/>
                <w:szCs w:val="24"/>
              </w:rPr>
              <w:t>MK386135</w:t>
            </w:r>
          </w:p>
          <w:p w14:paraId="2BA16C5E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C28AD">
              <w:rPr>
                <w:rFonts w:ascii="Times New Roman" w:eastAsia="Calibri" w:hAnsi="Times New Roman" w:cs="Times New Roman"/>
                <w:sz w:val="24"/>
                <w:szCs w:val="24"/>
              </w:rPr>
              <w:t>MK386138</w:t>
            </w:r>
          </w:p>
          <w:p w14:paraId="6AC709BE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C28AD">
              <w:rPr>
                <w:rFonts w:ascii="Times New Roman" w:eastAsia="Calibri" w:hAnsi="Times New Roman" w:cs="Times New Roman"/>
                <w:sz w:val="24"/>
                <w:szCs w:val="24"/>
              </w:rPr>
              <w:t>MK386139</w:t>
            </w:r>
          </w:p>
        </w:tc>
      </w:tr>
      <w:tr w:rsidR="001A1490" w:rsidRPr="00583814" w14:paraId="0CE06F08" w14:textId="77777777" w:rsidTr="00B106EE">
        <w:tc>
          <w:tcPr>
            <w:tcW w:w="2771" w:type="dxa"/>
            <w:vMerge/>
            <w:shd w:val="clear" w:color="auto" w:fill="auto"/>
          </w:tcPr>
          <w:p w14:paraId="1EBFD790" w14:textId="77777777" w:rsidR="001A1490" w:rsidRPr="000C28AD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40BD72D3" w14:textId="05C0E446" w:rsidR="001A1490" w:rsidRPr="00583814" w:rsidRDefault="008F117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astern North (</w:t>
            </w:r>
            <w:r w:rsidR="001A1490"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ST.N</w:t>
            </w: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638" w:type="dxa"/>
            <w:shd w:val="clear" w:color="auto" w:fill="auto"/>
          </w:tcPr>
          <w:p w14:paraId="3EEAD561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F063892</w:t>
            </w:r>
          </w:p>
          <w:p w14:paraId="5208C414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KU139555</w:t>
            </w:r>
          </w:p>
          <w:p w14:paraId="355704F0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KU139563</w:t>
            </w:r>
          </w:p>
          <w:p w14:paraId="66654493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535078</w:t>
            </w:r>
          </w:p>
          <w:p w14:paraId="5604AFFD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535083</w:t>
            </w:r>
          </w:p>
        </w:tc>
      </w:tr>
      <w:tr w:rsidR="001A1490" w:rsidRPr="00583814" w14:paraId="6A7FF3D3" w14:textId="77777777" w:rsidTr="00B106EE">
        <w:tc>
          <w:tcPr>
            <w:tcW w:w="2771" w:type="dxa"/>
            <w:vMerge/>
            <w:shd w:val="clear" w:color="auto" w:fill="auto"/>
          </w:tcPr>
          <w:p w14:paraId="19102B86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1C626E34" w14:textId="4149C4C5" w:rsidR="001A1490" w:rsidRPr="00583814" w:rsidRDefault="008F117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Eastern South (</w:t>
            </w:r>
            <w:r w:rsidR="001664E6">
              <w:rPr>
                <w:rFonts w:ascii="Times New Roman" w:eastAsia="Calibri" w:hAnsi="Times New Roman" w:cs="Times New Roman"/>
                <w:sz w:val="24"/>
                <w:szCs w:val="24"/>
              </w:rPr>
              <w:t>EST.S</w:t>
            </w:r>
            <w:r w:rsidR="001F3F6D"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638" w:type="dxa"/>
            <w:shd w:val="clear" w:color="auto" w:fill="auto"/>
          </w:tcPr>
          <w:p w14:paraId="072A6F0D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30</w:t>
            </w:r>
          </w:p>
          <w:p w14:paraId="01F2F502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31</w:t>
            </w:r>
          </w:p>
          <w:p w14:paraId="60ADF271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32</w:t>
            </w:r>
          </w:p>
          <w:p w14:paraId="0C3AB30C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36</w:t>
            </w:r>
          </w:p>
          <w:p w14:paraId="42F37D3F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37</w:t>
            </w:r>
          </w:p>
          <w:p w14:paraId="1218A1F9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K386140</w:t>
            </w:r>
          </w:p>
          <w:p w14:paraId="560A76E4" w14:textId="77777777" w:rsidR="001A1490" w:rsidRPr="00583814" w:rsidRDefault="001A149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69991</w:t>
            </w:r>
          </w:p>
        </w:tc>
      </w:tr>
      <w:tr w:rsidR="008B2320" w:rsidRPr="00583814" w14:paraId="6C0DAB88" w14:textId="77777777" w:rsidTr="00B106EE">
        <w:tc>
          <w:tcPr>
            <w:tcW w:w="2771" w:type="dxa"/>
            <w:vMerge w:val="restart"/>
            <w:shd w:val="clear" w:color="auto" w:fill="auto"/>
          </w:tcPr>
          <w:p w14:paraId="49B9CE2D" w14:textId="77777777" w:rsidR="008B2320" w:rsidRPr="00583814" w:rsidRDefault="008B232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Puumala</w:t>
            </w:r>
            <w:proofErr w:type="spellEnd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orthohantavirus</w:t>
            </w:r>
            <w:proofErr w:type="spellEnd"/>
          </w:p>
        </w:tc>
        <w:tc>
          <w:tcPr>
            <w:tcW w:w="1658" w:type="dxa"/>
            <w:shd w:val="clear" w:color="auto" w:fill="auto"/>
          </w:tcPr>
          <w:p w14:paraId="78277D18" w14:textId="0B1B85BC" w:rsidR="008B2320" w:rsidRPr="00583814" w:rsidRDefault="00C76CB5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76CB5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lpe-Adrian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</w:t>
            </w:r>
            <w:r w:rsidR="008B2320"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LAD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638" w:type="dxa"/>
            <w:shd w:val="clear" w:color="auto" w:fill="auto"/>
          </w:tcPr>
          <w:p w14:paraId="25945CE3" w14:textId="77777777" w:rsidR="00644D44" w:rsidRPr="008B4DC7" w:rsidRDefault="00644D44" w:rsidP="00644D44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314600</w:t>
            </w:r>
          </w:p>
          <w:p w14:paraId="025C2F6F" w14:textId="47BC46B6" w:rsidR="00644D44" w:rsidRDefault="00644D44" w:rsidP="00644D44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314601</w:t>
            </w:r>
          </w:p>
          <w:p w14:paraId="1DF6FF60" w14:textId="2C5635D6" w:rsidR="008B2320" w:rsidRPr="00583814" w:rsidRDefault="008B232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888751</w:t>
            </w:r>
          </w:p>
          <w:p w14:paraId="27AFD0E1" w14:textId="77777777" w:rsidR="008B2320" w:rsidRPr="00583814" w:rsidRDefault="008B232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888752</w:t>
            </w:r>
          </w:p>
          <w:p w14:paraId="6E328A06" w14:textId="77777777" w:rsidR="008B2320" w:rsidRPr="00583814" w:rsidRDefault="008B232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N37782a</w:t>
            </w:r>
          </w:p>
          <w:p w14:paraId="23E6010B" w14:textId="77777777" w:rsidR="008B2320" w:rsidRPr="00583814" w:rsidRDefault="008B2320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N377822</w:t>
            </w:r>
          </w:p>
          <w:p w14:paraId="6A0E26FD" w14:textId="77777777" w:rsidR="00644D44" w:rsidRPr="00583814" w:rsidRDefault="00644D44" w:rsidP="00644D44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C676609</w:t>
            </w:r>
          </w:p>
          <w:p w14:paraId="4DCDD268" w14:textId="1920489F" w:rsidR="008B2320" w:rsidRPr="00644D44" w:rsidRDefault="00644D44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C676613</w:t>
            </w:r>
          </w:p>
        </w:tc>
      </w:tr>
      <w:tr w:rsidR="008B4DC7" w:rsidRPr="00644D44" w14:paraId="6376D34B" w14:textId="77777777" w:rsidTr="00743A61">
        <w:trPr>
          <w:trHeight w:val="5796"/>
        </w:trPr>
        <w:tc>
          <w:tcPr>
            <w:tcW w:w="2771" w:type="dxa"/>
            <w:vMerge/>
            <w:shd w:val="clear" w:color="auto" w:fill="auto"/>
          </w:tcPr>
          <w:p w14:paraId="07BDF6DB" w14:textId="77777777" w:rsidR="008B4DC7" w:rsidRPr="00583814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1DB3F6AB" w14:textId="1C2DB1E9" w:rsidR="008B4DC7" w:rsidRPr="00C76CB5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E (Central European)</w:t>
            </w:r>
          </w:p>
        </w:tc>
        <w:tc>
          <w:tcPr>
            <w:tcW w:w="4638" w:type="dxa"/>
            <w:shd w:val="clear" w:color="auto" w:fill="auto"/>
          </w:tcPr>
          <w:p w14:paraId="2630E5A4" w14:textId="58D04932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rdennes:</w:t>
            </w:r>
          </w:p>
          <w:p w14:paraId="701265AA" w14:textId="5B474B94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644D4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77031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- 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77076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7703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T247593</w:t>
            </w:r>
          </w:p>
          <w:p w14:paraId="796FCA22" w14:textId="38E43779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Bavarian Forest:</w:t>
            </w:r>
          </w:p>
          <w:p w14:paraId="6D3D6E99" w14:textId="04C12618" w:rsidR="008B4DC7" w:rsidRPr="00644D44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AY954722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DQ016432, EU439968, EU439969, EU439972, JN696374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- JN696376</w:t>
            </w:r>
          </w:p>
          <w:p w14:paraId="7B2B468B" w14:textId="4E8DC9D6" w:rsidR="008B4DC7" w:rsidRPr="008E72E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E72E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Lower Rhine Valley:</w:t>
            </w:r>
          </w:p>
          <w:p w14:paraId="32A435B4" w14:textId="5E7D83DC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E72E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DQ408268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, DQ408271 -</w:t>
            </w:r>
            <w:r w:rsidRPr="008B4DC7">
              <w:rPr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DQ408275, </w:t>
            </w:r>
            <w:r w:rsidRPr="008E72E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KU670633</w:t>
            </w:r>
          </w:p>
          <w:p w14:paraId="1038653E" w14:textId="1F32EE8A" w:rsidR="008B4DC7" w:rsidRPr="00027B69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M</w:t>
            </w:r>
            <w:r w:rsidR="002B4F7F">
              <w:rPr>
                <w:rFonts w:ascii="Times New Roman" w:eastAsia="Calibri" w:hAnsi="Times New Roman" w:cs="Times New Roman"/>
                <w:sz w:val="24"/>
                <w:szCs w:val="24"/>
              </w:rPr>
              <w:t>ü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nsterland:</w:t>
            </w:r>
          </w:p>
          <w:p w14:paraId="39E67A16" w14:textId="3A461FFC" w:rsidR="008B4DC7" w:rsidRPr="00027B69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JN696362, L36943</w:t>
            </w:r>
          </w:p>
          <w:p w14:paraId="517C7692" w14:textId="7FF5DB0D" w:rsidR="008B4DC7" w:rsidRPr="00027B69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Osnabr</w:t>
            </w:r>
            <w:r w:rsidR="002B4F7F">
              <w:rPr>
                <w:rFonts w:ascii="Times New Roman" w:eastAsia="Calibri" w:hAnsi="Times New Roman" w:cs="Times New Roman"/>
                <w:sz w:val="24"/>
                <w:szCs w:val="24"/>
              </w:rPr>
              <w:t>ü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ck:</w:t>
            </w:r>
          </w:p>
          <w:p w14:paraId="5F2661A9" w14:textId="3256E688" w:rsidR="008B4DC7" w:rsidRPr="00027B69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JN696355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JN696358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KU670635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KU670640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027B69">
              <w:rPr>
                <w:rFonts w:ascii="Times New Roman" w:eastAsia="Calibri" w:hAnsi="Times New Roman" w:cs="Times New Roman"/>
                <w:sz w:val="24"/>
                <w:szCs w:val="24"/>
              </w:rPr>
              <w:t>KJ994776</w:t>
            </w:r>
          </w:p>
          <w:p w14:paraId="3AF8153A" w14:textId="77777777" w:rsidR="008B4DC7" w:rsidRP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Spessart Forest:</w:t>
            </w:r>
          </w:p>
          <w:p w14:paraId="09840745" w14:textId="77777777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EU246962, JN696356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JN696359, 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JN696367, JN696371 - JN696373</w:t>
            </w:r>
          </w:p>
          <w:p w14:paraId="59A1CFD9" w14:textId="08140955" w:rsidR="008B4DC7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wabi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Jura/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G</w:t>
            </w:r>
            <w:r w:rsidR="002B4F7F">
              <w:rPr>
                <w:rFonts w:ascii="Times New Roman" w:eastAsia="Calibri" w:hAnsi="Times New Roman" w:cs="Times New Roman"/>
                <w:sz w:val="24"/>
                <w:szCs w:val="24"/>
              </w:rPr>
              <w:t>ä</w:t>
            </w: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u</w:t>
            </w:r>
            <w:proofErr w:type="spellEnd"/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lateaus</w:t>
            </w:r>
          </w:p>
          <w:p w14:paraId="1C0AC00F" w14:textId="545EDFFF" w:rsidR="008B4DC7" w:rsidRPr="00644D44" w:rsidRDefault="008B4DC7" w:rsidP="001A149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644D44">
              <w:rPr>
                <w:rFonts w:ascii="Times New Roman" w:eastAsia="Calibri" w:hAnsi="Times New Roman" w:cs="Times New Roman"/>
                <w:sz w:val="24"/>
                <w:szCs w:val="24"/>
              </w:rPr>
              <w:t>DQ094844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8E72E7">
              <w:rPr>
                <w:rFonts w:ascii="Times New Roman" w:eastAsia="Calibri" w:hAnsi="Times New Roman" w:cs="Times New Roman"/>
                <w:sz w:val="24"/>
                <w:szCs w:val="24"/>
              </w:rPr>
              <w:t>EU085558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EU085563, EU085565, </w:t>
            </w:r>
            <w:r w:rsidRPr="008E72E7">
              <w:rPr>
                <w:rFonts w:ascii="Times New Roman" w:eastAsia="Calibri" w:hAnsi="Times New Roman" w:cs="Times New Roman"/>
                <w:sz w:val="24"/>
                <w:szCs w:val="24"/>
              </w:rPr>
              <w:t>JN696361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, </w:t>
            </w:r>
            <w:r w:rsidRPr="008E72E7">
              <w:rPr>
                <w:rFonts w:ascii="Times New Roman" w:eastAsia="Calibri" w:hAnsi="Times New Roman" w:cs="Times New Roman"/>
                <w:sz w:val="24"/>
                <w:szCs w:val="24"/>
              </w:rPr>
              <w:t>KU67063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</w:tbl>
    <w:p w14:paraId="59A9C594" w14:textId="77777777" w:rsidR="008B4DC7" w:rsidRPr="00743A61" w:rsidRDefault="008B4DC7" w:rsidP="005E4144">
      <w:pPr>
        <w:rPr>
          <w:rFonts w:ascii="Times New Roman" w:hAnsi="Times New Roman" w:cs="Times New Roman"/>
          <w:sz w:val="24"/>
          <w:szCs w:val="24"/>
        </w:rPr>
      </w:pPr>
    </w:p>
    <w:p w14:paraId="548FCCD5" w14:textId="0F80483D" w:rsidR="008B2320" w:rsidRPr="00583814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</w:t>
      </w:r>
      <w:r w:rsidR="001664E6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 w:rsidR="007D12D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9485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8B2320"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(continued)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71"/>
        <w:gridCol w:w="1658"/>
        <w:gridCol w:w="4638"/>
      </w:tblGrid>
      <w:tr w:rsidR="008B2320" w:rsidRPr="00583814" w14:paraId="0F716339" w14:textId="77777777" w:rsidTr="00C0197A">
        <w:tc>
          <w:tcPr>
            <w:tcW w:w="2771" w:type="dxa"/>
            <w:shd w:val="clear" w:color="auto" w:fill="auto"/>
          </w:tcPr>
          <w:p w14:paraId="4CC1ABA3" w14:textId="7B240A33" w:rsidR="008B2320" w:rsidRPr="00583814" w:rsidRDefault="008B2320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ntavirus</w:t>
            </w:r>
          </w:p>
        </w:tc>
        <w:tc>
          <w:tcPr>
            <w:tcW w:w="1658" w:type="dxa"/>
            <w:shd w:val="clear" w:color="auto" w:fill="auto"/>
          </w:tcPr>
          <w:p w14:paraId="3CE279B0" w14:textId="170B8DE7" w:rsidR="008B2320" w:rsidRPr="00583814" w:rsidRDefault="008B2320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lade</w:t>
            </w:r>
            <w:r w:rsidR="00696F5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/strain</w:t>
            </w:r>
          </w:p>
        </w:tc>
        <w:tc>
          <w:tcPr>
            <w:tcW w:w="4638" w:type="dxa"/>
            <w:shd w:val="clear" w:color="auto" w:fill="auto"/>
          </w:tcPr>
          <w:p w14:paraId="576316E0" w14:textId="475FF9CB" w:rsidR="008B2320" w:rsidRPr="00583814" w:rsidRDefault="007D12DA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ccession number</w:t>
            </w:r>
          </w:p>
        </w:tc>
      </w:tr>
      <w:tr w:rsidR="008B4DC7" w:rsidRPr="00583814" w14:paraId="03494F32" w14:textId="77777777" w:rsidTr="00C0197A">
        <w:tc>
          <w:tcPr>
            <w:tcW w:w="2771" w:type="dxa"/>
            <w:vMerge w:val="restart"/>
            <w:shd w:val="clear" w:color="auto" w:fill="auto"/>
          </w:tcPr>
          <w:p w14:paraId="5548A567" w14:textId="65A606D9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Puumala</w:t>
            </w:r>
            <w:proofErr w:type="spellEnd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ortohantavirus</w:t>
            </w:r>
            <w:proofErr w:type="spellEnd"/>
          </w:p>
        </w:tc>
        <w:tc>
          <w:tcPr>
            <w:tcW w:w="1658" w:type="dxa"/>
            <w:shd w:val="clear" w:color="auto" w:fill="auto"/>
          </w:tcPr>
          <w:p w14:paraId="699BDB17" w14:textId="77777777" w:rsid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Danish</w:t>
            </w:r>
            <w:proofErr w:type="spellEnd"/>
          </w:p>
          <w:p w14:paraId="5EFE3310" w14:textId="1B30E4A3" w:rsid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DAN)</w:t>
            </w:r>
          </w:p>
        </w:tc>
        <w:tc>
          <w:tcPr>
            <w:tcW w:w="4638" w:type="dxa"/>
            <w:shd w:val="clear" w:color="auto" w:fill="auto"/>
          </w:tcPr>
          <w:p w14:paraId="3DC00E8B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38791</w:t>
            </w:r>
          </w:p>
          <w:p w14:paraId="0BFAAF5C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38792</w:t>
            </w:r>
          </w:p>
          <w:p w14:paraId="58F9D410" w14:textId="2B260D20" w:rsidR="008B4DC7" w:rsidRPr="00FD708B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38793</w:t>
            </w:r>
          </w:p>
        </w:tc>
      </w:tr>
      <w:tr w:rsidR="004360C3" w:rsidRPr="00583814" w14:paraId="09FB9CC1" w14:textId="77777777" w:rsidTr="004360C3">
        <w:trPr>
          <w:trHeight w:val="7336"/>
        </w:trPr>
        <w:tc>
          <w:tcPr>
            <w:tcW w:w="2771" w:type="dxa"/>
            <w:vMerge/>
            <w:shd w:val="clear" w:color="auto" w:fill="auto"/>
          </w:tcPr>
          <w:p w14:paraId="65FD9A95" w14:textId="4749649F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6DD26102" w14:textId="7D4E8222" w:rsidR="004360C3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innish</w:t>
            </w:r>
            <w:proofErr w:type="spellEnd"/>
          </w:p>
          <w:p w14:paraId="6A2B8E08" w14:textId="77777777" w:rsidR="004360C3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FIN)</w:t>
            </w:r>
          </w:p>
          <w:p w14:paraId="4D203E04" w14:textId="501684C7" w:rsidR="004360C3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38" w:type="dxa"/>
            <w:shd w:val="clear" w:color="auto" w:fill="auto"/>
          </w:tcPr>
          <w:p w14:paraId="52E1A397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64</w:t>
            </w:r>
          </w:p>
          <w:p w14:paraId="354DB2D2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65</w:t>
            </w:r>
          </w:p>
          <w:p w14:paraId="00D1E966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66</w:t>
            </w:r>
          </w:p>
          <w:p w14:paraId="0FF3AFFF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68</w:t>
            </w:r>
          </w:p>
          <w:p w14:paraId="12B3771F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69</w:t>
            </w:r>
          </w:p>
          <w:p w14:paraId="09EDA90F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70</w:t>
            </w:r>
          </w:p>
          <w:p w14:paraId="7D7B5689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F367071</w:t>
            </w:r>
          </w:p>
          <w:p w14:paraId="7FB3C329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38788</w:t>
            </w:r>
          </w:p>
          <w:p w14:paraId="2E52E804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38789</w:t>
            </w:r>
          </w:p>
          <w:p w14:paraId="3D9BBF7D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38790</w:t>
            </w:r>
          </w:p>
          <w:p w14:paraId="1B0DF6AE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314597</w:t>
            </w:r>
          </w:p>
          <w:p w14:paraId="01BD23A4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E801633</w:t>
            </w:r>
          </w:p>
          <w:p w14:paraId="500D076B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71</w:t>
            </w:r>
          </w:p>
          <w:p w14:paraId="1EE28099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3</w:t>
            </w:r>
          </w:p>
          <w:p w14:paraId="726C2733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6</w:t>
            </w:r>
          </w:p>
          <w:p w14:paraId="3A28C384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7</w:t>
            </w:r>
          </w:p>
          <w:p w14:paraId="48E17FAF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8</w:t>
            </w:r>
          </w:p>
          <w:p w14:paraId="0DEC4986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1</w:t>
            </w:r>
          </w:p>
          <w:p w14:paraId="053BA8AF" w14:textId="77777777" w:rsidR="004360C3" w:rsidRPr="004C68C9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4C68C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4</w:t>
            </w:r>
          </w:p>
          <w:p w14:paraId="5CC2EDC8" w14:textId="77777777" w:rsidR="004360C3" w:rsidRPr="004C68C9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4C68C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70</w:t>
            </w:r>
          </w:p>
          <w:p w14:paraId="3D28F1F1" w14:textId="77777777" w:rsidR="004360C3" w:rsidRPr="004C68C9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4C68C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Q319162</w:t>
            </w:r>
          </w:p>
          <w:p w14:paraId="66D66DAF" w14:textId="77777777" w:rsidR="004360C3" w:rsidRPr="004C68C9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4C68C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JN831950</w:t>
            </w:r>
          </w:p>
          <w:p w14:paraId="4B3AC92F" w14:textId="77777777" w:rsidR="004360C3" w:rsidRPr="004C68C9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4C68C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Z30702</w:t>
            </w:r>
          </w:p>
          <w:p w14:paraId="2944FE85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Z30704</w:t>
            </w:r>
          </w:p>
          <w:p w14:paraId="56E5041D" w14:textId="77777777" w:rsidR="004360C3" w:rsidRPr="00583814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46942</w:t>
            </w:r>
          </w:p>
          <w:p w14:paraId="68F7EAE7" w14:textId="2ADBB789" w:rsidR="004360C3" w:rsidRPr="00FD708B" w:rsidRDefault="004360C3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69985</w:t>
            </w:r>
          </w:p>
        </w:tc>
      </w:tr>
      <w:tr w:rsidR="008B4DC7" w:rsidRPr="00583814" w14:paraId="00BD8996" w14:textId="77777777" w:rsidTr="00C0197A">
        <w:tc>
          <w:tcPr>
            <w:tcW w:w="2771" w:type="dxa"/>
            <w:vMerge/>
            <w:shd w:val="clear" w:color="auto" w:fill="auto"/>
          </w:tcPr>
          <w:p w14:paraId="372502AD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21E48496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Fusong</w:t>
            </w:r>
            <w:proofErr w:type="spellEnd"/>
          </w:p>
        </w:tc>
        <w:tc>
          <w:tcPr>
            <w:tcW w:w="4638" w:type="dxa"/>
            <w:shd w:val="clear" w:color="auto" w:fill="auto"/>
          </w:tcPr>
          <w:p w14:paraId="56BF2AE2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</w:pPr>
            <w:r w:rsidRPr="0058381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  <w:t>EF442087</w:t>
            </w:r>
          </w:p>
          <w:p w14:paraId="7EDD095F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  <w:t>EF442091</w:t>
            </w:r>
          </w:p>
        </w:tc>
      </w:tr>
      <w:tr w:rsidR="008B4DC7" w:rsidRPr="00583814" w14:paraId="1E4382F9" w14:textId="77777777" w:rsidTr="00C0197A">
        <w:tc>
          <w:tcPr>
            <w:tcW w:w="2771" w:type="dxa"/>
            <w:vMerge/>
            <w:shd w:val="clear" w:color="auto" w:fill="auto"/>
          </w:tcPr>
          <w:p w14:paraId="0253ED94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68CDEF13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Hokkaido</w:t>
            </w:r>
          </w:p>
        </w:tc>
        <w:tc>
          <w:tcPr>
            <w:tcW w:w="4638" w:type="dxa"/>
            <w:shd w:val="clear" w:color="auto" w:fill="auto"/>
          </w:tcPr>
          <w:p w14:paraId="3F59ACF7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</w:pPr>
            <w:r w:rsidRPr="0058381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  <w:t>AB010730</w:t>
            </w:r>
          </w:p>
          <w:p w14:paraId="6E4D5106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</w:pPr>
            <w:r w:rsidRPr="0058381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  <w:t>AB010731</w:t>
            </w:r>
          </w:p>
          <w:p w14:paraId="272A5675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de-DE"/>
              </w:rPr>
              <w:t>AB675465</w:t>
            </w:r>
          </w:p>
        </w:tc>
      </w:tr>
      <w:tr w:rsidR="008B4DC7" w:rsidRPr="00583814" w14:paraId="08A9D42B" w14:textId="77777777" w:rsidTr="00C0197A">
        <w:tc>
          <w:tcPr>
            <w:tcW w:w="2771" w:type="dxa"/>
            <w:vMerge/>
            <w:shd w:val="clear" w:color="auto" w:fill="auto"/>
          </w:tcPr>
          <w:p w14:paraId="1F045457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23022831" w14:textId="77777777" w:rsid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atvi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  <w:p w14:paraId="042444D5" w14:textId="35308F9C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LAT)</w:t>
            </w:r>
          </w:p>
        </w:tc>
        <w:tc>
          <w:tcPr>
            <w:tcW w:w="4638" w:type="dxa"/>
            <w:shd w:val="clear" w:color="auto" w:fill="auto"/>
          </w:tcPr>
          <w:p w14:paraId="7E714DD5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N657228</w:t>
            </w:r>
          </w:p>
          <w:p w14:paraId="5BC3D5E5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KX757839</w:t>
            </w:r>
          </w:p>
          <w:p w14:paraId="02F1933A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KX757840</w:t>
            </w:r>
          </w:p>
        </w:tc>
      </w:tr>
      <w:tr w:rsidR="008B4DC7" w:rsidRPr="00583814" w14:paraId="25C0F024" w14:textId="77777777" w:rsidTr="00743A61">
        <w:trPr>
          <w:trHeight w:val="2218"/>
        </w:trPr>
        <w:tc>
          <w:tcPr>
            <w:tcW w:w="2771" w:type="dxa"/>
            <w:vMerge/>
            <w:shd w:val="clear" w:color="auto" w:fill="auto"/>
          </w:tcPr>
          <w:p w14:paraId="763D1CA8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shd w:val="clear" w:color="auto" w:fill="auto"/>
          </w:tcPr>
          <w:p w14:paraId="63A7DBF0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uju</w:t>
            </w:r>
            <w:proofErr w:type="spellEnd"/>
          </w:p>
          <w:p w14:paraId="39AD723C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14:paraId="21816238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638" w:type="dxa"/>
            <w:shd w:val="clear" w:color="auto" w:fill="auto"/>
          </w:tcPr>
          <w:p w14:paraId="7BA1B902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DQ138128</w:t>
            </w:r>
          </w:p>
          <w:p w14:paraId="06438A8D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DQ138133</w:t>
            </w:r>
          </w:p>
          <w:p w14:paraId="6826EA68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DQ138140</w:t>
            </w:r>
          </w:p>
          <w:p w14:paraId="37FB97E9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DQ138142</w:t>
            </w:r>
          </w:p>
          <w:p w14:paraId="49FF9059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X028273</w:t>
            </w:r>
          </w:p>
          <w:p w14:paraId="6C5183D7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X046484</w:t>
            </w:r>
          </w:p>
          <w:p w14:paraId="0E3BC353" w14:textId="77777777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X046487</w:t>
            </w:r>
          </w:p>
        </w:tc>
      </w:tr>
    </w:tbl>
    <w:p w14:paraId="3B6A09CF" w14:textId="699646B1" w:rsidR="008B2320" w:rsidRDefault="008B2320" w:rsidP="005E4144">
      <w:pPr>
        <w:rPr>
          <w:rFonts w:ascii="Times New Roman" w:hAnsi="Times New Roman" w:cs="Times New Roman"/>
          <w:sz w:val="24"/>
          <w:szCs w:val="24"/>
        </w:rPr>
      </w:pPr>
    </w:p>
    <w:p w14:paraId="4522DCC0" w14:textId="77777777" w:rsidR="004360C3" w:rsidRPr="00583814" w:rsidRDefault="004360C3" w:rsidP="005E4144">
      <w:pPr>
        <w:rPr>
          <w:rFonts w:ascii="Times New Roman" w:hAnsi="Times New Roman" w:cs="Times New Roman"/>
          <w:sz w:val="24"/>
          <w:szCs w:val="24"/>
        </w:rPr>
      </w:pPr>
    </w:p>
    <w:p w14:paraId="53C48828" w14:textId="321B5C7B" w:rsidR="008B2320" w:rsidRPr="00583814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upplementary</w:t>
      </w:r>
      <w:r w:rsidR="00CC5615">
        <w:rPr>
          <w:rFonts w:ascii="Times New Roman" w:hAnsi="Times New Roman" w:cs="Times New Roman"/>
          <w:sz w:val="24"/>
          <w:szCs w:val="24"/>
          <w:lang w:val="en-US"/>
        </w:rPr>
        <w:t xml:space="preserve"> Table </w:t>
      </w:r>
      <w:r w:rsidR="007D12D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4A3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8B2320"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(continued)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71"/>
        <w:gridCol w:w="1658"/>
        <w:gridCol w:w="4638"/>
      </w:tblGrid>
      <w:tr w:rsidR="008B2320" w:rsidRPr="00583814" w14:paraId="64C2CF75" w14:textId="77777777" w:rsidTr="00C0197A">
        <w:tc>
          <w:tcPr>
            <w:tcW w:w="2771" w:type="dxa"/>
            <w:shd w:val="clear" w:color="auto" w:fill="auto"/>
          </w:tcPr>
          <w:p w14:paraId="6D91DC46" w14:textId="003433DC" w:rsidR="008B2320" w:rsidRPr="00583814" w:rsidRDefault="008B2320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ntavirus</w:t>
            </w:r>
          </w:p>
        </w:tc>
        <w:tc>
          <w:tcPr>
            <w:tcW w:w="1658" w:type="dxa"/>
            <w:shd w:val="clear" w:color="auto" w:fill="auto"/>
          </w:tcPr>
          <w:p w14:paraId="0FBC509C" w14:textId="40AC4858" w:rsidR="008B2320" w:rsidRPr="00583814" w:rsidRDefault="008B2320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lade</w:t>
            </w:r>
            <w:r w:rsidR="00696F5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/strain</w:t>
            </w:r>
          </w:p>
        </w:tc>
        <w:tc>
          <w:tcPr>
            <w:tcW w:w="4638" w:type="dxa"/>
            <w:shd w:val="clear" w:color="auto" w:fill="auto"/>
          </w:tcPr>
          <w:p w14:paraId="466D28CB" w14:textId="47FEABF9" w:rsidR="008B2320" w:rsidRPr="00583814" w:rsidRDefault="007D12DA" w:rsidP="008B2320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D12D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ccession number</w:t>
            </w:r>
          </w:p>
        </w:tc>
      </w:tr>
      <w:tr w:rsidR="008B4DC7" w:rsidRPr="00583814" w14:paraId="596FBF05" w14:textId="77777777" w:rsidTr="00C0197A">
        <w:tc>
          <w:tcPr>
            <w:tcW w:w="2771" w:type="dxa"/>
            <w:vMerge w:val="restart"/>
            <w:shd w:val="clear" w:color="auto" w:fill="auto"/>
          </w:tcPr>
          <w:p w14:paraId="74562F5F" w14:textId="192E00A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uumala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rthohantavirus</w:t>
            </w:r>
            <w:proofErr w:type="spellEnd"/>
          </w:p>
        </w:tc>
        <w:tc>
          <w:tcPr>
            <w:tcW w:w="1658" w:type="dxa"/>
            <w:shd w:val="clear" w:color="auto" w:fill="auto"/>
          </w:tcPr>
          <w:p w14:paraId="3638C52E" w14:textId="281B69EA" w:rsidR="008B4DC7" w:rsidRDefault="008B4DC7" w:rsidP="00C76CB5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Northern-Scandinavian</w:t>
            </w:r>
          </w:p>
          <w:p w14:paraId="29644C92" w14:textId="3AF15492" w:rsidR="008B4DC7" w:rsidRPr="00583814" w:rsidRDefault="008B4DC7" w:rsidP="00C76CB5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N-SCA)</w:t>
            </w:r>
          </w:p>
        </w:tc>
        <w:tc>
          <w:tcPr>
            <w:tcW w:w="4638" w:type="dxa"/>
            <w:shd w:val="clear" w:color="auto" w:fill="auto"/>
          </w:tcPr>
          <w:p w14:paraId="0B3A86A6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J223371</w:t>
            </w:r>
          </w:p>
          <w:p w14:paraId="5F4C4BAB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297</w:t>
            </w:r>
          </w:p>
          <w:p w14:paraId="0CFFD643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298</w:t>
            </w:r>
          </w:p>
          <w:p w14:paraId="4DCB7479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1</w:t>
            </w:r>
          </w:p>
          <w:p w14:paraId="11401F46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5</w:t>
            </w:r>
          </w:p>
          <w:p w14:paraId="63FC87AF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6</w:t>
            </w:r>
          </w:p>
          <w:p w14:paraId="69EE3ACF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7</w:t>
            </w:r>
          </w:p>
          <w:p w14:paraId="7353092A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8</w:t>
            </w:r>
          </w:p>
          <w:p w14:paraId="539374A9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19</w:t>
            </w:r>
          </w:p>
          <w:p w14:paraId="5AEF6085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20</w:t>
            </w:r>
          </w:p>
          <w:p w14:paraId="2C56A216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21</w:t>
            </w:r>
          </w:p>
          <w:p w14:paraId="129502AE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25</w:t>
            </w:r>
          </w:p>
          <w:p w14:paraId="79949B22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29</w:t>
            </w:r>
          </w:p>
          <w:p w14:paraId="551063F5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30</w:t>
            </w:r>
          </w:p>
          <w:p w14:paraId="70D78A8A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31</w:t>
            </w:r>
          </w:p>
          <w:p w14:paraId="17EAB67D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32</w:t>
            </w:r>
          </w:p>
          <w:p w14:paraId="226791AF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M746333</w:t>
            </w:r>
          </w:p>
          <w:p w14:paraId="7A4CA9DB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AY526219</w:t>
            </w:r>
          </w:p>
          <w:p w14:paraId="6A1D3B1B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GQ339473</w:t>
            </w:r>
          </w:p>
          <w:p w14:paraId="7E716115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GQ339474</w:t>
            </w:r>
          </w:p>
          <w:p w14:paraId="5EA66082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GQ339476</w:t>
            </w:r>
          </w:p>
          <w:p w14:paraId="2FD13B10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GQ339477</w:t>
            </w:r>
          </w:p>
          <w:p w14:paraId="08D39481" w14:textId="77777777" w:rsidR="008B4DC7" w:rsidRP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>GQ339478</w:t>
            </w:r>
          </w:p>
          <w:p w14:paraId="781C7E89" w14:textId="77777777" w:rsidR="008B4DC7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GQ339479 </w:t>
            </w:r>
          </w:p>
          <w:p w14:paraId="08F5C15D" w14:textId="5A3681C0" w:rsidR="008B4DC7" w:rsidRPr="00583814" w:rsidRDefault="008B4DC7" w:rsidP="008B4DC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GQ339480</w:t>
            </w:r>
          </w:p>
          <w:p w14:paraId="7C77549B" w14:textId="5707B46C" w:rsidR="008B4DC7" w:rsidRDefault="008B4DC7" w:rsidP="00583814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GQ339481</w:t>
            </w:r>
          </w:p>
          <w:p w14:paraId="44D447EE" w14:textId="1E1DE8C3" w:rsidR="008B4DC7" w:rsidRPr="00583814" w:rsidRDefault="008B4DC7" w:rsidP="00702AC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GQ339482</w:t>
            </w:r>
          </w:p>
          <w:p w14:paraId="1ED842DD" w14:textId="77777777" w:rsidR="008B4DC7" w:rsidRPr="00583814" w:rsidRDefault="008B4DC7" w:rsidP="00702AC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223380</w:t>
            </w:r>
          </w:p>
          <w:p w14:paraId="6989E41C" w14:textId="77777777" w:rsidR="008B4DC7" w:rsidRPr="00583814" w:rsidRDefault="008B4DC7" w:rsidP="00702AC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U14137</w:t>
            </w:r>
          </w:p>
          <w:p w14:paraId="07DA36AA" w14:textId="6A00FF7B" w:rsidR="008B4DC7" w:rsidRPr="008B4DC7" w:rsidRDefault="008B4DC7" w:rsidP="00702AC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48586</w:t>
            </w:r>
          </w:p>
        </w:tc>
      </w:tr>
      <w:tr w:rsidR="008B4DC7" w:rsidRPr="00583814" w14:paraId="30379E73" w14:textId="77777777" w:rsidTr="00743A61">
        <w:trPr>
          <w:trHeight w:val="3588"/>
        </w:trPr>
        <w:tc>
          <w:tcPr>
            <w:tcW w:w="2771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6E1374A" w14:textId="1C073780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  <w:tcBorders>
              <w:bottom w:val="single" w:sz="4" w:space="0" w:color="auto"/>
            </w:tcBorders>
            <w:shd w:val="clear" w:color="auto" w:fill="auto"/>
          </w:tcPr>
          <w:p w14:paraId="0912C836" w14:textId="59188C88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ussian</w:t>
            </w:r>
            <w:proofErr w:type="spellEnd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(RUS)</w:t>
            </w:r>
          </w:p>
        </w:tc>
        <w:tc>
          <w:tcPr>
            <w:tcW w:w="4638" w:type="dxa"/>
            <w:tcBorders>
              <w:bottom w:val="single" w:sz="4" w:space="0" w:color="auto"/>
            </w:tcBorders>
            <w:shd w:val="clear" w:color="auto" w:fill="auto"/>
          </w:tcPr>
          <w:p w14:paraId="3097672E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B433845</w:t>
            </w:r>
          </w:p>
          <w:p w14:paraId="3B5E25F4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314598</w:t>
            </w:r>
          </w:p>
          <w:p w14:paraId="25E2DE1B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314599</w:t>
            </w:r>
          </w:p>
          <w:p w14:paraId="0B6F6AD5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F442613</w:t>
            </w:r>
          </w:p>
          <w:p w14:paraId="4C62299F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N657230</w:t>
            </w:r>
          </w:p>
          <w:p w14:paraId="6CE39419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JN657231</w:t>
            </w:r>
          </w:p>
          <w:p w14:paraId="71B56D07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L08804</w:t>
            </w:r>
          </w:p>
          <w:p w14:paraId="58249FC0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M32750</w:t>
            </w:r>
          </w:p>
          <w:p w14:paraId="10116C7C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21497</w:t>
            </w:r>
          </w:p>
          <w:p w14:paraId="077B7B76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30706</w:t>
            </w:r>
          </w:p>
          <w:p w14:paraId="273C0A00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30707</w:t>
            </w:r>
          </w:p>
          <w:p w14:paraId="45587B51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30708</w:t>
            </w:r>
          </w:p>
          <w:p w14:paraId="6E7F99AE" w14:textId="77777777" w:rsidR="008B4DC7" w:rsidRPr="00583814" w:rsidRDefault="008B4DC7" w:rsidP="00C0197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84204</w:t>
            </w:r>
          </w:p>
        </w:tc>
      </w:tr>
    </w:tbl>
    <w:p w14:paraId="4F303154" w14:textId="4B74F3F6" w:rsidR="008B2320" w:rsidRDefault="008B2320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0BFFE21" w14:textId="4085290E" w:rsidR="008B4DC7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F84DB99" w14:textId="36E94A6F" w:rsidR="008B4DC7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ED9539A" w14:textId="468012F2" w:rsidR="008B4DC7" w:rsidRPr="00583814" w:rsidRDefault="008B4DC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upplementary Table </w:t>
      </w:r>
      <w:r w:rsidR="007D12D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4A3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583814">
        <w:rPr>
          <w:rFonts w:ascii="Times New Roman" w:hAnsi="Times New Roman" w:cs="Times New Roman"/>
          <w:sz w:val="24"/>
          <w:szCs w:val="24"/>
          <w:lang w:val="en-US"/>
        </w:rPr>
        <w:t xml:space="preserve"> (continued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89"/>
        <w:gridCol w:w="1842"/>
        <w:gridCol w:w="4531"/>
      </w:tblGrid>
      <w:tr w:rsidR="008B4DC7" w14:paraId="1F71662A" w14:textId="77777777" w:rsidTr="00743A61">
        <w:tc>
          <w:tcPr>
            <w:tcW w:w="2689" w:type="dxa"/>
            <w:shd w:val="clear" w:color="auto" w:fill="auto"/>
          </w:tcPr>
          <w:p w14:paraId="586F8670" w14:textId="7ADDF3AE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ntavirus</w:t>
            </w:r>
          </w:p>
        </w:tc>
        <w:tc>
          <w:tcPr>
            <w:tcW w:w="1842" w:type="dxa"/>
            <w:shd w:val="clear" w:color="auto" w:fill="auto"/>
          </w:tcPr>
          <w:p w14:paraId="49856641" w14:textId="518D051D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lade</w:t>
            </w:r>
            <w:r w:rsidR="00696F5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/strain</w:t>
            </w:r>
          </w:p>
        </w:tc>
        <w:tc>
          <w:tcPr>
            <w:tcW w:w="4531" w:type="dxa"/>
            <w:shd w:val="clear" w:color="auto" w:fill="auto"/>
          </w:tcPr>
          <w:p w14:paraId="1DB0B736" w14:textId="10185763" w:rsidR="008B4DC7" w:rsidRDefault="007D12DA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D12D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ccession number</w:t>
            </w:r>
          </w:p>
        </w:tc>
      </w:tr>
      <w:tr w:rsidR="008B4DC7" w14:paraId="02EA423A" w14:textId="77777777" w:rsidTr="00743A61">
        <w:tc>
          <w:tcPr>
            <w:tcW w:w="2689" w:type="dxa"/>
          </w:tcPr>
          <w:p w14:paraId="5C69210A" w14:textId="3A2185CF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um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thohantavirus</w:t>
            </w:r>
            <w:proofErr w:type="spellEnd"/>
          </w:p>
        </w:tc>
        <w:tc>
          <w:tcPr>
            <w:tcW w:w="1842" w:type="dxa"/>
            <w:shd w:val="clear" w:color="auto" w:fill="auto"/>
          </w:tcPr>
          <w:p w14:paraId="561E1C27" w14:textId="77777777" w:rsid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outhern-Scandinavian</w:t>
            </w:r>
          </w:p>
          <w:p w14:paraId="482556EC" w14:textId="5C2AEF04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S-SCA)</w:t>
            </w:r>
          </w:p>
        </w:tc>
        <w:tc>
          <w:tcPr>
            <w:tcW w:w="4531" w:type="dxa"/>
            <w:shd w:val="clear" w:color="auto" w:fill="auto"/>
          </w:tcPr>
          <w:p w14:paraId="7620470A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Q339483</w:t>
            </w:r>
          </w:p>
          <w:p w14:paraId="4F523BA0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Q339484</w:t>
            </w:r>
          </w:p>
          <w:p w14:paraId="20C63FAB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Q339485</w:t>
            </w:r>
          </w:p>
          <w:p w14:paraId="70855517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Q339486</w:t>
            </w:r>
          </w:p>
          <w:p w14:paraId="461E489E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Q339487</w:t>
            </w:r>
          </w:p>
          <w:p w14:paraId="12D4B995" w14:textId="77777777" w:rsidR="008B4DC7" w:rsidRPr="008B4DC7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B4D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J223368</w:t>
            </w:r>
          </w:p>
          <w:p w14:paraId="05E036FD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23369</w:t>
            </w:r>
          </w:p>
          <w:p w14:paraId="5B8470DA" w14:textId="05AA41AF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23376</w:t>
            </w:r>
          </w:p>
        </w:tc>
      </w:tr>
      <w:tr w:rsidR="008B4DC7" w14:paraId="4C86C349" w14:textId="77777777" w:rsidTr="00743A61">
        <w:tc>
          <w:tcPr>
            <w:tcW w:w="2689" w:type="dxa"/>
          </w:tcPr>
          <w:p w14:paraId="6FFB552D" w14:textId="113E3491" w:rsidR="008B4DC7" w:rsidRDefault="00696F50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Tula </w:t>
            </w:r>
            <w:proofErr w:type="spellStart"/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orthohantavirus</w:t>
            </w:r>
            <w:proofErr w:type="spellEnd"/>
          </w:p>
        </w:tc>
        <w:tc>
          <w:tcPr>
            <w:tcW w:w="1842" w:type="dxa"/>
            <w:shd w:val="clear" w:color="auto" w:fill="auto"/>
          </w:tcPr>
          <w:p w14:paraId="17FFA2B4" w14:textId="50D7A3D1" w:rsidR="008B4DC7" w:rsidRDefault="00696F50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</w:t>
            </w:r>
            <w:r w:rsidR="008B4DC7"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utgroup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equences</w:t>
            </w:r>
            <w:proofErr w:type="spellEnd"/>
          </w:p>
        </w:tc>
        <w:tc>
          <w:tcPr>
            <w:tcW w:w="4531" w:type="dxa"/>
            <w:shd w:val="clear" w:color="auto" w:fill="auto"/>
          </w:tcPr>
          <w:p w14:paraId="634D036B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F017659</w:t>
            </w:r>
          </w:p>
          <w:p w14:paraId="1C890DA5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F063892</w:t>
            </w:r>
          </w:p>
          <w:p w14:paraId="50DD2A63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F164093</w:t>
            </w:r>
          </w:p>
          <w:p w14:paraId="4FB001B0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J223600</w:t>
            </w:r>
          </w:p>
          <w:p w14:paraId="2E3DA218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AM945877</w:t>
            </w:r>
          </w:p>
          <w:p w14:paraId="0D802E71" w14:textId="77777777" w:rsidR="008B4DC7" w:rsidRPr="00583814" w:rsidRDefault="008B4DC7" w:rsidP="008B4DC7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Y13979</w:t>
            </w:r>
          </w:p>
          <w:p w14:paraId="45118777" w14:textId="09824F9D" w:rsidR="008B4DC7" w:rsidRDefault="008B4DC7" w:rsidP="008B4DC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83814">
              <w:rPr>
                <w:rFonts w:ascii="Times New Roman" w:eastAsia="Calibri" w:hAnsi="Times New Roman" w:cs="Times New Roman"/>
                <w:sz w:val="24"/>
                <w:szCs w:val="24"/>
              </w:rPr>
              <w:t>Z69991</w:t>
            </w:r>
          </w:p>
        </w:tc>
      </w:tr>
    </w:tbl>
    <w:p w14:paraId="15936CF6" w14:textId="197DD7E3" w:rsidR="008F1177" w:rsidRDefault="008F1177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BCFE527" w14:textId="4196B9CC" w:rsidR="0052089E" w:rsidRDefault="0052089E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E507424" w14:textId="4F8471E7" w:rsidR="0052089E" w:rsidRDefault="0052089E" w:rsidP="005E4144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2D3AE99" w14:textId="4567D059" w:rsidR="008F1177" w:rsidRPr="00D25000" w:rsidRDefault="00583814" w:rsidP="005E414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25000">
        <w:rPr>
          <w:rFonts w:ascii="Times New Roman" w:hAnsi="Times New Roman" w:cs="Times New Roman"/>
          <w:b/>
          <w:sz w:val="24"/>
          <w:szCs w:val="24"/>
          <w:lang w:val="en-US"/>
        </w:rPr>
        <w:t>Literature</w:t>
      </w:r>
    </w:p>
    <w:p w14:paraId="30BE1A4C" w14:textId="0EE6D97A" w:rsidR="008F1177" w:rsidRPr="00583814" w:rsidRDefault="008F1177" w:rsidP="008F117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83814">
        <w:rPr>
          <w:rFonts w:ascii="Times New Roman" w:hAnsi="Times New Roman" w:cs="Times New Roman"/>
          <w:sz w:val="24"/>
          <w:szCs w:val="24"/>
        </w:rPr>
        <w:fldChar w:fldCharType="begin"/>
      </w:r>
      <w:r w:rsidRPr="0058381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83814">
        <w:rPr>
          <w:rFonts w:ascii="Times New Roman" w:hAnsi="Times New Roman" w:cs="Times New Roman"/>
          <w:sz w:val="24"/>
          <w:szCs w:val="24"/>
        </w:rPr>
        <w:fldChar w:fldCharType="separate"/>
      </w:r>
      <w:r w:rsidRPr="00583814">
        <w:rPr>
          <w:rFonts w:ascii="Times New Roman" w:hAnsi="Times New Roman" w:cs="Times New Roman"/>
          <w:sz w:val="24"/>
          <w:szCs w:val="24"/>
        </w:rPr>
        <w:t xml:space="preserve">1. Saxenhofer M, Schmidt S, Ulrich RG, Heckel G (2019) Secondary contact between diverged host lineages entails ecological speciation in a European hantavirus. PLoS </w:t>
      </w:r>
      <w:r w:rsidR="003578A9">
        <w:rPr>
          <w:rFonts w:ascii="Times New Roman" w:hAnsi="Times New Roman" w:cs="Times New Roman"/>
          <w:sz w:val="24"/>
          <w:szCs w:val="24"/>
        </w:rPr>
        <w:t>B</w:t>
      </w:r>
      <w:r w:rsidR="003578A9" w:rsidRPr="00583814">
        <w:rPr>
          <w:rFonts w:ascii="Times New Roman" w:hAnsi="Times New Roman" w:cs="Times New Roman"/>
          <w:sz w:val="24"/>
          <w:szCs w:val="24"/>
        </w:rPr>
        <w:t xml:space="preserve">iology </w:t>
      </w:r>
      <w:r w:rsidRPr="00583814">
        <w:rPr>
          <w:rFonts w:ascii="Times New Roman" w:hAnsi="Times New Roman" w:cs="Times New Roman"/>
          <w:sz w:val="24"/>
          <w:szCs w:val="24"/>
        </w:rPr>
        <w:t>17 (2):e3000142. doi:10.1371/journal.pbio.3000142</w:t>
      </w:r>
    </w:p>
    <w:p w14:paraId="32924DA5" w14:textId="77777777" w:rsidR="008F1177" w:rsidRPr="00583814" w:rsidRDefault="008F1177" w:rsidP="008F1177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583814">
        <w:rPr>
          <w:rFonts w:ascii="Times New Roman" w:hAnsi="Times New Roman" w:cs="Times New Roman"/>
          <w:sz w:val="24"/>
          <w:szCs w:val="24"/>
        </w:rPr>
        <w:t>2. Castel G, Couteaudier M, Sauvage F, Pons JB, Murri S, Plyusnina A, Pontier D, Cosson JF, Plyusnin A, Marianneau P, Tordo N (2015) Complete Genome and Phylogeny of Puumala Hantavirus Isolates Circulating in France. Viruses 7 (10):5476-5488. doi:10.3390/v7102884</w:t>
      </w:r>
    </w:p>
    <w:p w14:paraId="668D0B18" w14:textId="5976FCEC" w:rsidR="001A1490" w:rsidRPr="00A85D22" w:rsidRDefault="008F1177" w:rsidP="005E4144">
      <w:pPr>
        <w:rPr>
          <w:lang w:val="en-US"/>
        </w:rPr>
      </w:pPr>
      <w:r w:rsidRPr="0058381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1A1490" w:rsidRPr="00A85D22" w:rsidSect="00EB4CC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8CE9CA" w14:textId="77777777" w:rsidR="000F1E48" w:rsidRDefault="000F1E48" w:rsidP="004E1706">
      <w:pPr>
        <w:spacing w:after="0" w:line="240" w:lineRule="auto"/>
      </w:pPr>
      <w:r>
        <w:separator/>
      </w:r>
    </w:p>
  </w:endnote>
  <w:endnote w:type="continuationSeparator" w:id="0">
    <w:p w14:paraId="00AD8618" w14:textId="77777777" w:rsidR="000F1E48" w:rsidRDefault="000F1E48" w:rsidP="004E17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304797" w14:textId="77777777" w:rsidR="000F1E48" w:rsidRDefault="000F1E48" w:rsidP="004E1706">
      <w:pPr>
        <w:spacing w:after="0" w:line="240" w:lineRule="auto"/>
      </w:pPr>
      <w:r>
        <w:separator/>
      </w:r>
    </w:p>
  </w:footnote>
  <w:footnote w:type="continuationSeparator" w:id="0">
    <w:p w14:paraId="06FFFB39" w14:textId="77777777" w:rsidR="000F1E48" w:rsidRDefault="000F1E48" w:rsidP="004E170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E9C2649"/>
    <w:multiLevelType w:val="hybridMultilevel"/>
    <w:tmpl w:val="E65CE3FA"/>
    <w:lvl w:ilvl="0" w:tplc="0AA4A002">
      <w:start w:val="20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99zdtd1vdtryettzzxr5pd9e550vpf2a5f&quot;&gt;Review_Microtus arvalis pathogens&lt;record-ids&gt;&lt;item&gt;727&lt;/item&gt;&lt;item&gt;1040&lt;/item&gt;&lt;/record-ids&gt;&lt;/item&gt;&lt;/Libraries&gt;"/>
  </w:docVars>
  <w:rsids>
    <w:rsidRoot w:val="0046406B"/>
    <w:rsid w:val="00007B0D"/>
    <w:rsid w:val="00027B69"/>
    <w:rsid w:val="00084539"/>
    <w:rsid w:val="000A1865"/>
    <w:rsid w:val="000C28AD"/>
    <w:rsid w:val="000C4947"/>
    <w:rsid w:val="000F1E48"/>
    <w:rsid w:val="00132AD0"/>
    <w:rsid w:val="00141FF2"/>
    <w:rsid w:val="001664E6"/>
    <w:rsid w:val="0017111B"/>
    <w:rsid w:val="001A1490"/>
    <w:rsid w:val="001A17E9"/>
    <w:rsid w:val="001A212C"/>
    <w:rsid w:val="001A72EF"/>
    <w:rsid w:val="001C3B80"/>
    <w:rsid w:val="001F3F6D"/>
    <w:rsid w:val="00205409"/>
    <w:rsid w:val="00220CC1"/>
    <w:rsid w:val="0026493F"/>
    <w:rsid w:val="00273627"/>
    <w:rsid w:val="00285B2B"/>
    <w:rsid w:val="00286F9E"/>
    <w:rsid w:val="002A2F7E"/>
    <w:rsid w:val="002A4CB5"/>
    <w:rsid w:val="002A57CC"/>
    <w:rsid w:val="002B4F7F"/>
    <w:rsid w:val="002C0E76"/>
    <w:rsid w:val="002C32A6"/>
    <w:rsid w:val="003049B4"/>
    <w:rsid w:val="00316067"/>
    <w:rsid w:val="0033200F"/>
    <w:rsid w:val="00357388"/>
    <w:rsid w:val="003578A9"/>
    <w:rsid w:val="00380FD8"/>
    <w:rsid w:val="00392F18"/>
    <w:rsid w:val="00393F87"/>
    <w:rsid w:val="003A03DD"/>
    <w:rsid w:val="003E7348"/>
    <w:rsid w:val="003F5889"/>
    <w:rsid w:val="004262A3"/>
    <w:rsid w:val="004360C3"/>
    <w:rsid w:val="00447E4E"/>
    <w:rsid w:val="0046406B"/>
    <w:rsid w:val="004656D0"/>
    <w:rsid w:val="00484556"/>
    <w:rsid w:val="004C251A"/>
    <w:rsid w:val="004C68C9"/>
    <w:rsid w:val="004C6B79"/>
    <w:rsid w:val="004E1706"/>
    <w:rsid w:val="004F1907"/>
    <w:rsid w:val="00500E69"/>
    <w:rsid w:val="0050390B"/>
    <w:rsid w:val="00504CB4"/>
    <w:rsid w:val="005120FF"/>
    <w:rsid w:val="0052089E"/>
    <w:rsid w:val="005332E8"/>
    <w:rsid w:val="00565CF6"/>
    <w:rsid w:val="00580956"/>
    <w:rsid w:val="00583814"/>
    <w:rsid w:val="005B1717"/>
    <w:rsid w:val="005C6A73"/>
    <w:rsid w:val="005D16C1"/>
    <w:rsid w:val="005D5337"/>
    <w:rsid w:val="005D6A03"/>
    <w:rsid w:val="005E4144"/>
    <w:rsid w:val="005F5EA2"/>
    <w:rsid w:val="006243FA"/>
    <w:rsid w:val="006353D9"/>
    <w:rsid w:val="00644D44"/>
    <w:rsid w:val="00672608"/>
    <w:rsid w:val="00696F50"/>
    <w:rsid w:val="0069738E"/>
    <w:rsid w:val="006A0344"/>
    <w:rsid w:val="006A5EF3"/>
    <w:rsid w:val="006D30D6"/>
    <w:rsid w:val="00702AC1"/>
    <w:rsid w:val="00743A61"/>
    <w:rsid w:val="00775127"/>
    <w:rsid w:val="00795A33"/>
    <w:rsid w:val="007C722F"/>
    <w:rsid w:val="007D12DA"/>
    <w:rsid w:val="008146C3"/>
    <w:rsid w:val="00831BAC"/>
    <w:rsid w:val="00854B1A"/>
    <w:rsid w:val="00885115"/>
    <w:rsid w:val="008959FF"/>
    <w:rsid w:val="008B2320"/>
    <w:rsid w:val="008B4DC7"/>
    <w:rsid w:val="008D7E86"/>
    <w:rsid w:val="008E72E7"/>
    <w:rsid w:val="008F1177"/>
    <w:rsid w:val="00930D41"/>
    <w:rsid w:val="00992A05"/>
    <w:rsid w:val="009D1333"/>
    <w:rsid w:val="009F2E2A"/>
    <w:rsid w:val="00A0422F"/>
    <w:rsid w:val="00A401D6"/>
    <w:rsid w:val="00A85D22"/>
    <w:rsid w:val="00A950EF"/>
    <w:rsid w:val="00AA48BE"/>
    <w:rsid w:val="00AB5E27"/>
    <w:rsid w:val="00AC38A2"/>
    <w:rsid w:val="00B106EE"/>
    <w:rsid w:val="00B12555"/>
    <w:rsid w:val="00B705D3"/>
    <w:rsid w:val="00B9485F"/>
    <w:rsid w:val="00BA3254"/>
    <w:rsid w:val="00BB4CA4"/>
    <w:rsid w:val="00BD48C9"/>
    <w:rsid w:val="00BF6A1D"/>
    <w:rsid w:val="00C0197A"/>
    <w:rsid w:val="00C0685B"/>
    <w:rsid w:val="00C47353"/>
    <w:rsid w:val="00C53EF7"/>
    <w:rsid w:val="00C60282"/>
    <w:rsid w:val="00C64517"/>
    <w:rsid w:val="00C65A3E"/>
    <w:rsid w:val="00C76CB5"/>
    <w:rsid w:val="00C92F96"/>
    <w:rsid w:val="00CA4686"/>
    <w:rsid w:val="00CB36CB"/>
    <w:rsid w:val="00CC5615"/>
    <w:rsid w:val="00CC73D7"/>
    <w:rsid w:val="00D0148A"/>
    <w:rsid w:val="00D10828"/>
    <w:rsid w:val="00D25000"/>
    <w:rsid w:val="00D41560"/>
    <w:rsid w:val="00D47070"/>
    <w:rsid w:val="00D60196"/>
    <w:rsid w:val="00D8607A"/>
    <w:rsid w:val="00DA59F4"/>
    <w:rsid w:val="00DA69CC"/>
    <w:rsid w:val="00E3636A"/>
    <w:rsid w:val="00E44A3A"/>
    <w:rsid w:val="00E86F71"/>
    <w:rsid w:val="00E92704"/>
    <w:rsid w:val="00EB4CCF"/>
    <w:rsid w:val="00EC3279"/>
    <w:rsid w:val="00F026EA"/>
    <w:rsid w:val="00F147A3"/>
    <w:rsid w:val="00F1588F"/>
    <w:rsid w:val="00F355B3"/>
    <w:rsid w:val="00F5040A"/>
    <w:rsid w:val="00F505CE"/>
    <w:rsid w:val="00F51AC4"/>
    <w:rsid w:val="00F743F5"/>
    <w:rsid w:val="00F81EA5"/>
    <w:rsid w:val="00F93CFB"/>
    <w:rsid w:val="00FD708B"/>
    <w:rsid w:val="00FE5E5A"/>
    <w:rsid w:val="00FE70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962013"/>
  <w15:chartTrackingRefBased/>
  <w15:docId w15:val="{3BFA243A-7DE5-412C-B0A0-AB64894A9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243FA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4640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4E1706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E1706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E1706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E1706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E1706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E17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E1706"/>
    <w:rPr>
      <w:rFonts w:ascii="Segoe UI" w:hAnsi="Segoe UI" w:cs="Segoe UI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4E170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E1706"/>
  </w:style>
  <w:style w:type="paragraph" w:styleId="Fuzeile">
    <w:name w:val="footer"/>
    <w:basedOn w:val="Standard"/>
    <w:link w:val="FuzeileZchn"/>
    <w:uiPriority w:val="99"/>
    <w:unhideWhenUsed/>
    <w:rsid w:val="004E170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E1706"/>
  </w:style>
  <w:style w:type="paragraph" w:customStyle="1" w:styleId="EndNoteBibliographyTitle">
    <w:name w:val="EndNote Bibliography Title"/>
    <w:basedOn w:val="Standard"/>
    <w:link w:val="EndNoteBibliographyTitleZchn"/>
    <w:rsid w:val="008F117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F117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F117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F1177"/>
    <w:rPr>
      <w:rFonts w:ascii="Calibri" w:hAnsi="Calibri"/>
      <w:noProof/>
      <w:lang w:val="en-US"/>
    </w:rPr>
  </w:style>
  <w:style w:type="paragraph" w:styleId="StandardWeb">
    <w:name w:val="Normal (Web)"/>
    <w:basedOn w:val="Standard"/>
    <w:uiPriority w:val="99"/>
    <w:semiHidden/>
    <w:unhideWhenUsed/>
    <w:rsid w:val="005208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Listenabsatz">
    <w:name w:val="List Paragraph"/>
    <w:basedOn w:val="Standard"/>
    <w:uiPriority w:val="34"/>
    <w:qFormat/>
    <w:rsid w:val="005B171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121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2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2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0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4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0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63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1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47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7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8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1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4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6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76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56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66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9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36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3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316</Words>
  <Characters>8294</Characters>
  <Application>Microsoft Office Word</Application>
  <DocSecurity>0</DocSecurity>
  <Lines>69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in.jeske</dc:creator>
  <cp:keywords/>
  <dc:description/>
  <cp:lastModifiedBy>Christian Imholt</cp:lastModifiedBy>
  <cp:revision>2</cp:revision>
  <dcterms:created xsi:type="dcterms:W3CDTF">2021-04-09T16:42:00Z</dcterms:created>
  <dcterms:modified xsi:type="dcterms:W3CDTF">2021-04-09T16:42:00Z</dcterms:modified>
</cp:coreProperties>
</file>